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0E5E0" w14:textId="51E39FE2" w:rsidR="00E443FE" w:rsidRPr="00BC4063" w:rsidRDefault="00E443FE" w:rsidP="00B80C8B">
      <w:pPr>
        <w:rPr>
          <w:rFonts w:cs="Times New Roman"/>
        </w:rPr>
      </w:pPr>
      <w:r w:rsidRPr="00BC4063">
        <w:rPr>
          <w:rFonts w:cs="Times New Roman"/>
        </w:rPr>
        <w:t xml:space="preserve">FishPhyloMaker: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4D7CF0">
        <w:rPr>
          <w:rFonts w:cs="Times New Roman"/>
        </w:rPr>
        <w:t xml:space="preserve">finned-ray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r w:rsidRPr="00B13047">
        <w:rPr>
          <w:rFonts w:cs="Times New Roman"/>
          <w:lang w:val="pt-BR"/>
        </w:rPr>
        <w:t>Authors: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519A1931" w:rsidR="00E443FE" w:rsidRDefault="00ED2AEB" w:rsidP="00B80C8B">
      <w:pPr>
        <w:rPr>
          <w:rFonts w:cs="Times New Roman"/>
        </w:rPr>
      </w:pPr>
      <w:r>
        <w:rPr>
          <w:rFonts w:cs="Times New Roman"/>
        </w:rPr>
        <w:t>2 – INCT Ecology, Evolution and Biodiversity Conservation</w:t>
      </w:r>
    </w:p>
    <w:p w14:paraId="1FC55E65" w14:textId="40F04F1D" w:rsidR="008004C3" w:rsidRPr="00B13047" w:rsidRDefault="008004C3" w:rsidP="00B80C8B">
      <w:pPr>
        <w:rPr>
          <w:rFonts w:cs="Times New Roman"/>
          <w:lang w:val="pt-BR"/>
        </w:rPr>
      </w:pPr>
      <w:r w:rsidRPr="00B13047">
        <w:rPr>
          <w:rFonts w:cs="Times New Roman"/>
          <w:lang w:val="pt-BR"/>
        </w:rPr>
        <w:t>3 – Universidade Federal do Rio de Janeiro</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3F674CC4" w:rsidR="00C4202C" w:rsidRDefault="000F0EC0" w:rsidP="00B80C8B">
      <w:pPr>
        <w:rPr>
          <w:rFonts w:cs="Times New Roman"/>
        </w:rPr>
      </w:pPr>
      <w:r>
        <w:rPr>
          <w:rFonts w:cs="Times New Roman"/>
        </w:rPr>
        <w:t xml:space="preserve">1 – Phylogenies comprises an </w:t>
      </w:r>
      <w:r w:rsidR="006303CD">
        <w:rPr>
          <w:rFonts w:cs="Times New Roman"/>
        </w:rPr>
        <w:t xml:space="preserve">essential source of information for evolutionary and ecological studies. They allow to investigate </w:t>
      </w:r>
      <w:r w:rsidR="00A65458">
        <w:rPr>
          <w:rFonts w:cs="Times New Roman"/>
        </w:rPr>
        <w:t>hypothesis from trait pattern</w:t>
      </w:r>
      <w:r w:rsidR="00514BCE">
        <w:rPr>
          <w:rFonts w:cs="Times New Roman"/>
        </w:rPr>
        <w:t>s</w:t>
      </w:r>
      <w:r w:rsidR="00A65458">
        <w:rPr>
          <w:rFonts w:cs="Times New Roman"/>
        </w:rPr>
        <w:t xml:space="preserve"> evolution to the relationship among evolutionary diversity and ecosystem functioning</w:t>
      </w:r>
      <w:r w:rsidR="00C4202C">
        <w:rPr>
          <w:rFonts w:cs="Times New Roman"/>
        </w:rPr>
        <w:t xml:space="preserve">. However, for some groups, like fishes, </w:t>
      </w:r>
      <w:r w:rsidR="00055D3F">
        <w:rPr>
          <w:rFonts w:cs="Times New Roman"/>
        </w:rPr>
        <w:t xml:space="preserve">obtain </w:t>
      </w:r>
      <w:r w:rsidR="00C4202C">
        <w:rPr>
          <w:rFonts w:cs="Times New Roman"/>
        </w:rPr>
        <w:t xml:space="preserve">a phylogenetic hypothesis </w:t>
      </w:r>
      <w:r w:rsidR="002A1A4B">
        <w:rPr>
          <w:rFonts w:cs="Times New Roman"/>
        </w:rPr>
        <w:t>that include all species of interest</w:t>
      </w:r>
      <w:r w:rsidR="00A07C42">
        <w:rPr>
          <w:rFonts w:cs="Times New Roman"/>
        </w:rPr>
        <w:t xml:space="preserve"> in a local</w:t>
      </w:r>
      <w:r w:rsidR="00055D3F">
        <w:rPr>
          <w:rFonts w:cs="Times New Roman"/>
        </w:rPr>
        <w:t xml:space="preserve"> assemblage</w:t>
      </w:r>
      <w:r w:rsidR="002A1A4B">
        <w:rPr>
          <w:rFonts w:cs="Times New Roman"/>
        </w:rPr>
        <w:t xml:space="preserve"> </w:t>
      </w:r>
      <w:r w:rsidR="00A07C42">
        <w:rPr>
          <w:rFonts w:cs="Times New Roman"/>
        </w:rPr>
        <w:t xml:space="preserve">can be a </w:t>
      </w:r>
      <w:r w:rsidR="002A1A4B">
        <w:rPr>
          <w:rFonts w:cs="Times New Roman"/>
        </w:rPr>
        <w:t xml:space="preserve">difficult task, </w:t>
      </w:r>
      <w:r w:rsidR="00650853">
        <w:rPr>
          <w:rFonts w:cs="Times New Roman"/>
        </w:rPr>
        <w:t>hindering studies involving this group</w:t>
      </w:r>
      <w:r w:rsidR="00A07C42">
        <w:rPr>
          <w:rFonts w:cs="Times New Roman"/>
        </w:rPr>
        <w:t xml:space="preserve">, mainly in </w:t>
      </w:r>
      <w:r w:rsidR="00BA0262">
        <w:rPr>
          <w:rFonts w:cs="Times New Roman"/>
        </w:rPr>
        <w:t xml:space="preserve">tropical </w:t>
      </w:r>
      <w:r w:rsidR="00A07C42">
        <w:rPr>
          <w:rFonts w:cs="Times New Roman"/>
        </w:rPr>
        <w:t>region.</w:t>
      </w:r>
    </w:p>
    <w:p w14:paraId="573B2B31" w14:textId="3588E97B" w:rsidR="00EF0F06" w:rsidRDefault="00C4202C" w:rsidP="00B80C8B">
      <w:pPr>
        <w:rPr>
          <w:rFonts w:cs="Times New Roman"/>
        </w:rPr>
      </w:pPr>
      <w:r>
        <w:rPr>
          <w:rFonts w:cs="Times New Roman"/>
        </w:rPr>
        <w:t xml:space="preserve">2 </w:t>
      </w:r>
      <w:r w:rsidR="00650853">
        <w:rPr>
          <w:rFonts w:cs="Times New Roman"/>
        </w:rPr>
        <w:t>–</w:t>
      </w:r>
      <w:r>
        <w:rPr>
          <w:rFonts w:cs="Times New Roman"/>
        </w:rPr>
        <w:t xml:space="preserve"> </w:t>
      </w:r>
      <w:r w:rsidR="00650853">
        <w:rPr>
          <w:rFonts w:cs="Times New Roman"/>
        </w:rPr>
        <w:t xml:space="preserve">In order to facilitate the obtention of phylogenetic information for bony fish in a standardized and reliable way we developed the R package FishPhyloMaker. </w:t>
      </w:r>
      <w:r w:rsidR="00CC1A38">
        <w:rPr>
          <w:rFonts w:cs="Times New Roman"/>
        </w:rPr>
        <w:t xml:space="preserve">FishPhyloMaker automatize the </w:t>
      </w:r>
      <w:r w:rsidR="00E51FA5">
        <w:rPr>
          <w:rFonts w:cs="Times New Roman"/>
        </w:rPr>
        <w:t>insertion procedure of</w:t>
      </w:r>
      <w:r w:rsidR="002A761D">
        <w:rPr>
          <w:rFonts w:cs="Times New Roman"/>
        </w:rPr>
        <w:t xml:space="preserve"> </w:t>
      </w:r>
      <w:r w:rsidR="00E51FA5">
        <w:rPr>
          <w:rFonts w:cs="Times New Roman"/>
        </w:rPr>
        <w:t xml:space="preserve">absent </w:t>
      </w:r>
      <w:r w:rsidR="00553B30">
        <w:rPr>
          <w:rFonts w:cs="Times New Roman"/>
        </w:rPr>
        <w:t>species</w:t>
      </w:r>
      <w:r w:rsidR="00F3736C">
        <w:rPr>
          <w:rFonts w:cs="Times New Roman"/>
        </w:rPr>
        <w:t xml:space="preserve"> in phylogeny</w:t>
      </w:r>
      <w:r w:rsidR="00553B30">
        <w:rPr>
          <w:rFonts w:cs="Times New Roman"/>
        </w:rPr>
        <w:t xml:space="preserve"> </w:t>
      </w:r>
      <w:r w:rsidR="00055D3F">
        <w:rPr>
          <w:rFonts w:cs="Times New Roman"/>
        </w:rPr>
        <w:t xml:space="preserve">using </w:t>
      </w:r>
      <w:r w:rsidR="00C20381">
        <w:rPr>
          <w:rFonts w:cs="Times New Roman"/>
        </w:rPr>
        <w:t xml:space="preserve">the most comprehensive </w:t>
      </w:r>
      <w:r w:rsidR="005F756B">
        <w:rPr>
          <w:rFonts w:cs="Times New Roman"/>
        </w:rPr>
        <w:t>phylogeny of finned-ray fishes</w:t>
      </w:r>
      <w:r w:rsidR="00055D3F">
        <w:rPr>
          <w:rFonts w:cs="Times New Roman"/>
        </w:rPr>
        <w:t xml:space="preserve"> as a backbone</w:t>
      </w:r>
      <w:r w:rsidR="009B2207">
        <w:rPr>
          <w:rFonts w:cs="Times New Roman"/>
        </w:rPr>
        <w:t xml:space="preserve">. The insertion is made </w:t>
      </w:r>
      <w:r w:rsidR="00530727">
        <w:rPr>
          <w:rFonts w:cs="Times New Roman"/>
        </w:rPr>
        <w:t xml:space="preserve">sequentially, following the taxonomy hierarchy of species and the user can choose if </w:t>
      </w:r>
      <w:r w:rsidR="00B95A79">
        <w:rPr>
          <w:rFonts w:cs="Times New Roman"/>
        </w:rPr>
        <w:t xml:space="preserve">the insertion will be done </w:t>
      </w:r>
      <w:r w:rsidR="001E1FA1">
        <w:rPr>
          <w:rFonts w:cs="Times New Roman"/>
        </w:rPr>
        <w:t xml:space="preserve">through an </w:t>
      </w:r>
      <w:r w:rsidR="009B2207">
        <w:rPr>
          <w:rFonts w:cs="Times New Roman"/>
        </w:rPr>
        <w:t>interactive procedure</w:t>
      </w:r>
      <w:r w:rsidR="00B95A79">
        <w:rPr>
          <w:rFonts w:cs="Times New Roman"/>
        </w:rPr>
        <w:t xml:space="preserve"> or automatic</w:t>
      </w:r>
      <w:r w:rsidR="00920A9F">
        <w:rPr>
          <w:rFonts w:cs="Times New Roman"/>
        </w:rPr>
        <w:t>ally,</w:t>
      </w:r>
      <w:r w:rsidR="009B2207">
        <w:rPr>
          <w:rFonts w:cs="Times New Roman"/>
        </w:rPr>
        <w:t xml:space="preserve"> </w:t>
      </w:r>
      <w:r w:rsidR="00920A9F">
        <w:rPr>
          <w:rFonts w:cs="Times New Roman"/>
        </w:rPr>
        <w:t>facilitating the use of FishPhyloMaker package</w:t>
      </w:r>
      <w:r w:rsidR="009712F2">
        <w:rPr>
          <w:rFonts w:cs="Times New Roman"/>
        </w:rPr>
        <w:t xml:space="preserve"> by non-specialists </w:t>
      </w:r>
      <w:r w:rsidR="00FC6242">
        <w:rPr>
          <w:rFonts w:cs="Times New Roman"/>
        </w:rPr>
        <w:t>in the group</w:t>
      </w:r>
      <w:r w:rsidR="006C3AC5">
        <w:rPr>
          <w:rFonts w:cs="Times New Roman"/>
        </w:rPr>
        <w:t>.</w:t>
      </w:r>
    </w:p>
    <w:p w14:paraId="1DF67C3A" w14:textId="203B5400" w:rsidR="00F22355" w:rsidRDefault="00F22355" w:rsidP="00B80C8B">
      <w:pPr>
        <w:rPr>
          <w:rFonts w:cs="Times New Roman"/>
        </w:rPr>
      </w:pPr>
      <w:r>
        <w:rPr>
          <w:rFonts w:cs="Times New Roman"/>
        </w:rPr>
        <w:t>3 –</w:t>
      </w:r>
      <w:r w:rsidR="001C118F">
        <w:rPr>
          <w:rFonts w:cs="Times New Roman"/>
        </w:rPr>
        <w:t xml:space="preserve"> W</w:t>
      </w:r>
      <w:r>
        <w:rPr>
          <w:rFonts w:cs="Times New Roman"/>
        </w:rPr>
        <w:t>e presented the main functions of FishPhyloMaker package</w:t>
      </w:r>
      <w:r w:rsidR="00AE5CF5">
        <w:rPr>
          <w:rFonts w:cs="Times New Roman"/>
        </w:rPr>
        <w:t>, FishTaxaMaker</w:t>
      </w:r>
      <w:r w:rsidR="00B13924">
        <w:rPr>
          <w:rFonts w:cs="Times New Roman"/>
        </w:rPr>
        <w:t>()</w:t>
      </w:r>
      <w:r w:rsidR="00AE5CF5">
        <w:rPr>
          <w:rFonts w:cs="Times New Roman"/>
        </w:rPr>
        <w:t xml:space="preserve"> and FishPhyloMaker(), that together allows for the assessment of 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r w:rsidR="00FB3026">
        <w:rPr>
          <w:rFonts w:cs="Times New Roman"/>
        </w:rPr>
        <w:t xml:space="preserve"> </w:t>
      </w:r>
      <w:r w:rsidR="00AF326F">
        <w:rPr>
          <w:rFonts w:cs="Times New Roman"/>
        </w:rPr>
        <w:t xml:space="preserve">We also show how the insertions can be mapped in the phylogenetic tree, allowing to </w:t>
      </w:r>
      <w:r w:rsidR="006A578C">
        <w:rPr>
          <w:rFonts w:cs="Times New Roman"/>
        </w:rPr>
        <w:t xml:space="preserve">identify phylogenetic gaps in the relationships of species of the local </w:t>
      </w:r>
      <w:r w:rsidR="009D0DE9">
        <w:rPr>
          <w:rFonts w:cs="Times New Roman"/>
        </w:rPr>
        <w:t>assemblages</w:t>
      </w:r>
      <w:r w:rsidR="006A578C">
        <w:rPr>
          <w:rFonts w:cs="Times New Roman"/>
        </w:rPr>
        <w:t>.</w:t>
      </w:r>
    </w:p>
    <w:p w14:paraId="4105218D" w14:textId="3CC060B2" w:rsidR="00347468" w:rsidRPr="00BC4063" w:rsidRDefault="001B3261" w:rsidP="0083528E">
      <w:pPr>
        <w:rPr>
          <w:rFonts w:cs="Times New Roman"/>
        </w:rPr>
      </w:pPr>
      <w:r>
        <w:rPr>
          <w:rFonts w:cs="Times New Roman"/>
        </w:rPr>
        <w:t>4-</w:t>
      </w:r>
      <w:r w:rsidR="00347468">
        <w:rPr>
          <w:rFonts w:cs="Times New Roman"/>
        </w:rPr>
        <w:t xml:space="preserve"> </w:t>
      </w:r>
      <w:r w:rsidR="006A578C">
        <w:rPr>
          <w:rFonts w:cs="Times New Roman"/>
        </w:rPr>
        <w:t>FishPhyloMaker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ins w:id="0" w:author="Aline Richter" w:date="2021-04-28T15:02:00Z">
        <w:r w:rsidR="00727D48">
          <w:rPr>
            <w:rFonts w:cs="Times New Roman"/>
          </w:rPr>
          <w:t>, beside their interface user-friendly</w:t>
        </w:r>
      </w:ins>
      <w:r w:rsidR="001966BE">
        <w:rPr>
          <w:rFonts w:cs="Times New Roman"/>
        </w:rPr>
        <w:t>. The package</w:t>
      </w:r>
      <w:r w:rsidR="006A578C">
        <w:rPr>
          <w:rFonts w:cs="Times New Roman"/>
        </w:rPr>
        <w:t xml:space="preserve"> </w:t>
      </w:r>
      <w:del w:id="1" w:author="Aline Richter" w:date="2021-04-28T14:59:00Z">
        <w:r w:rsidR="007C3340" w:rsidDel="00727D48">
          <w:rPr>
            <w:rFonts w:cs="Times New Roman"/>
          </w:rPr>
          <w:delText>adopt</w:delText>
        </w:r>
      </w:del>
      <w:ins w:id="2" w:author="Aline Richter" w:date="2021-04-28T14:59:00Z">
        <w:r w:rsidR="00727D48">
          <w:rPr>
            <w:rFonts w:cs="Times New Roman"/>
          </w:rPr>
          <w:t>adopts</w:t>
        </w:r>
      </w:ins>
      <w:r w:rsidR="007C3340">
        <w:rPr>
          <w:rFonts w:cs="Times New Roman"/>
        </w:rPr>
        <w:t xml:space="preserve"> well known rules of insertion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that can be addressed using bony fishes as a study model</w:t>
      </w:r>
      <w:r w:rsidR="008B459A">
        <w:rPr>
          <w:rFonts w:cs="Times New Roman"/>
        </w:rPr>
        <w:t xml:space="preserve"> (mainly in community phylogenetic studies)</w:t>
      </w:r>
      <w:r w:rsidR="00256674">
        <w:rPr>
          <w:rFonts w:cs="Times New Roman"/>
        </w:rPr>
        <w:t xml:space="preserve">. Also, </w:t>
      </w:r>
      <w:r w:rsidR="00B07B0B">
        <w:rPr>
          <w:rFonts w:cs="Times New Roman"/>
        </w:rPr>
        <w:t>will allow</w:t>
      </w:r>
      <w:r w:rsidR="00256674">
        <w:rPr>
          <w:rFonts w:cs="Times New Roman"/>
        </w:rPr>
        <w:t xml:space="preserve"> to identify shortfalls in t</w:t>
      </w:r>
      <w:r w:rsidR="0026709D">
        <w:rPr>
          <w:rFonts w:cs="Times New Roman"/>
        </w:rPr>
        <w:t>he evolutionary relationships</w:t>
      </w:r>
      <w:r w:rsidR="001966BE">
        <w:rPr>
          <w:rFonts w:cs="Times New Roman"/>
        </w:rPr>
        <w:t xml:space="preserve"> of </w:t>
      </w:r>
      <w:r w:rsidR="00B07B0B">
        <w:rPr>
          <w:rFonts w:cs="Times New Roman"/>
        </w:rPr>
        <w:t xml:space="preserve">fish </w:t>
      </w:r>
      <w:r w:rsidR="001966BE">
        <w:rPr>
          <w:rFonts w:cs="Times New Roman"/>
        </w:rPr>
        <w:t>species</w:t>
      </w:r>
      <w:r w:rsidR="0026709D">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080019F4" w14:textId="227E9806" w:rsidR="009604FE" w:rsidRDefault="000670D2" w:rsidP="00B80C8B">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274D3A" w:rsidRPr="28063297">
        <w:rPr>
          <w:rFonts w:cs="Times New Roman"/>
        </w:rPr>
        <w:t>used in ecology, particularly in the last 20 years</w:t>
      </w:r>
      <w:r w:rsidR="00A577BF">
        <w:rPr>
          <w:rFonts w:cs="Times New Roman"/>
        </w:rPr>
        <w:t>,</w:t>
      </w:r>
      <w:r w:rsidR="00274D3A" w:rsidRPr="28063297">
        <w:rPr>
          <w:rFonts w:cs="Times New Roman"/>
        </w:rPr>
        <w:t xml:space="preserve"> </w:t>
      </w:r>
      <w:r w:rsidR="00C430B3">
        <w:rPr>
          <w:rFonts w:cs="Times New Roman"/>
        </w:rPr>
        <w:t>mainly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 (</w:t>
      </w:r>
      <w:r w:rsidR="00263103" w:rsidRPr="28063297">
        <w:rPr>
          <w:rFonts w:cs="Times New Roman"/>
          <w:i/>
        </w:rPr>
        <w:t>e.g.</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A577BF">
        <w:rPr>
          <w:rFonts w:cs="Times New Roman"/>
        </w:rPr>
        <w:t>,</w:t>
      </w:r>
      <w:r w:rsidR="00263103" w:rsidRPr="28063297">
        <w:rPr>
          <w:rFonts w:cs="Times New Roman"/>
        </w:rPr>
        <w:t xml:space="preserve"> numerical methods</w:t>
      </w:r>
      <w:r w:rsidR="00BE21E5" w:rsidRPr="28063297">
        <w:rPr>
          <w:rFonts w:cs="Times New Roman"/>
        </w:rPr>
        <w:t xml:space="preserve"> and software </w:t>
      </w:r>
      <w:r w:rsidR="002414D3"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2414D3" w:rsidRPr="28063297">
        <w:rPr>
          <w:rFonts w:cs="Times New Roman"/>
        </w:rPr>
        <w:fldChar w:fldCharType="separate"/>
      </w:r>
      <w:r w:rsidR="00D51236" w:rsidRPr="00D51236">
        <w:rPr>
          <w:rFonts w:cs="Times New Roman"/>
          <w:noProof/>
        </w:rPr>
        <w:t>(Webb et al., 2008)</w:t>
      </w:r>
      <w:r w:rsidR="002414D3" w:rsidRPr="28063297">
        <w:rPr>
          <w:rFonts w:cs="Times New Roman"/>
        </w:rPr>
        <w:fldChar w:fldCharType="end"/>
      </w:r>
      <w:del w:id="3" w:author="Aline Richter" w:date="2021-04-28T15:04:00Z">
        <w:r w:rsidR="008A2F70" w:rsidDel="00727D48">
          <w:rPr>
            <w:rFonts w:cs="Times New Roman"/>
          </w:rPr>
          <w:delText>,</w:delText>
        </w:r>
      </w:del>
      <w:ins w:id="4" w:author="Aline Richter" w:date="2021-04-28T15:04:00Z">
        <w:r w:rsidR="00727D48">
          <w:rPr>
            <w:rFonts w:cs="Times New Roman"/>
          </w:rPr>
          <w:t>.</w:t>
        </w:r>
      </w:ins>
      <w:r w:rsidR="008A2F70">
        <w:rPr>
          <w:rFonts w:cs="Times New Roman"/>
        </w:rPr>
        <w:t xml:space="preserve"> </w:t>
      </w:r>
      <w:ins w:id="5" w:author="Aline Richter" w:date="2021-04-28T15:04:00Z">
        <w:r w:rsidR="00727D48">
          <w:rPr>
            <w:rFonts w:cs="Times New Roman"/>
          </w:rPr>
          <w:t xml:space="preserve">This tool allows us to </w:t>
        </w:r>
      </w:ins>
      <w:r w:rsidR="008923D7" w:rsidRPr="28063297">
        <w:rPr>
          <w:rFonts w:cs="Times New Roman"/>
        </w:rPr>
        <w:t>advanc</w:t>
      </w:r>
      <w:del w:id="6" w:author="Aline Richter" w:date="2021-04-28T15:04:00Z">
        <w:r w:rsidR="002414D3" w:rsidRPr="28063297" w:rsidDel="00727D48">
          <w:rPr>
            <w:rFonts w:cs="Times New Roman"/>
          </w:rPr>
          <w:delText>ing</w:delText>
        </w:r>
      </w:del>
      <w:ins w:id="7" w:author="Aline Richter" w:date="2021-04-28T15:04:00Z">
        <w:r w:rsidR="00727D48">
          <w:rPr>
            <w:rFonts w:cs="Times New Roman"/>
          </w:rPr>
          <w:t>e</w:t>
        </w:r>
      </w:ins>
      <w:r w:rsidR="008923D7" w:rsidRPr="28063297">
        <w:rPr>
          <w:rFonts w:cs="Times New Roman"/>
        </w:rPr>
        <w:t xml:space="preserve"> </w:t>
      </w:r>
      <w:r w:rsidR="001B388C" w:rsidRPr="28063297">
        <w:rPr>
          <w:rFonts w:cs="Times New Roman"/>
        </w:rPr>
        <w:t>our</w:t>
      </w:r>
      <w:r w:rsidR="008923D7" w:rsidRPr="28063297">
        <w:rPr>
          <w:rFonts w:cs="Times New Roman"/>
        </w:rPr>
        <w:t xml:space="preserve"> knowledge </w:t>
      </w:r>
      <w:r w:rsidR="00827759" w:rsidRPr="28063297">
        <w:rPr>
          <w:rFonts w:cs="Times New Roman"/>
        </w:rPr>
        <w:t>at different scales of investigation.</w:t>
      </w:r>
      <w:r w:rsidR="002B4076">
        <w:rPr>
          <w:rFonts w:cs="Times New Roman"/>
        </w:rPr>
        <w:t xml:space="preserve"> </w:t>
      </w:r>
      <w:r w:rsidR="008A2F70">
        <w:rPr>
          <w:rFonts w:cs="Times New Roman"/>
        </w:rPr>
        <w:t xml:space="preserve">Currently, </w:t>
      </w:r>
      <w:r w:rsidR="002B4076">
        <w:rPr>
          <w:rFonts w:cs="Times New Roman"/>
        </w:rPr>
        <w:t xml:space="preserve">research agenda in ecology and evolution almost always involves the use of a </w:t>
      </w:r>
      <w:r w:rsidR="00C26F4E">
        <w:rPr>
          <w:rFonts w:cs="Times New Roman"/>
        </w:rPr>
        <w:t>phylogenetic approach,</w:t>
      </w:r>
      <w:r w:rsidR="007A6BDB">
        <w:rPr>
          <w:rFonts w:cs="Times New Roman"/>
        </w:rPr>
        <w:t xml:space="preserve"> </w:t>
      </w:r>
      <w:r w:rsidR="0050392A">
        <w:rPr>
          <w:rFonts w:cs="Times New Roman"/>
        </w:rPr>
        <w:t xml:space="preserve">from species level to a macroecological </w:t>
      </w:r>
      <w:r w:rsidR="00EA235B">
        <w:rPr>
          <w:rFonts w:cs="Times New Roman"/>
        </w:rPr>
        <w:t>scale</w:t>
      </w:r>
      <w:ins w:id="8" w:author="Aline Richter" w:date="2021-04-28T15:06:00Z">
        <w:r w:rsidR="00727D48">
          <w:rPr>
            <w:rFonts w:cs="Times New Roman"/>
          </w:rPr>
          <w:t>.</w:t>
        </w:r>
      </w:ins>
      <w:del w:id="9" w:author="Aline Richter" w:date="2021-04-28T15:06:00Z">
        <w:r w:rsidR="0050392A" w:rsidDel="00727D48">
          <w:rPr>
            <w:rFonts w:cs="Times New Roman"/>
          </w:rPr>
          <w:delText>,</w:delText>
        </w:r>
      </w:del>
      <w:r w:rsidR="0050392A">
        <w:rPr>
          <w:rFonts w:cs="Times New Roman"/>
        </w:rPr>
        <w:t xml:space="preserve"> </w:t>
      </w:r>
      <w:del w:id="10" w:author="Aline Richter" w:date="2021-04-28T15:06:00Z">
        <w:r w:rsidR="009F75A6" w:rsidDel="00727D48">
          <w:rPr>
            <w:rFonts w:cs="Times New Roman"/>
          </w:rPr>
          <w:delText xml:space="preserve">which </w:delText>
        </w:r>
      </w:del>
      <w:ins w:id="11" w:author="Aline Richter" w:date="2021-04-28T15:07:00Z">
        <w:r w:rsidR="00727D48">
          <w:rPr>
            <w:rFonts w:cs="Times New Roman"/>
          </w:rPr>
          <w:t>For</w:t>
        </w:r>
      </w:ins>
      <w:ins w:id="12" w:author="Aline Richter" w:date="2021-04-28T15:06:00Z">
        <w:r w:rsidR="00727D48">
          <w:rPr>
            <w:rFonts w:cs="Times New Roman"/>
          </w:rPr>
          <w:t xml:space="preserve"> this, </w:t>
        </w:r>
      </w:ins>
      <w:del w:id="13" w:author="Aline Richter" w:date="2021-04-28T15:06:00Z">
        <w:r w:rsidR="009F75A6" w:rsidDel="00727D48">
          <w:rPr>
            <w:rFonts w:cs="Times New Roman"/>
          </w:rPr>
          <w:delText>makes</w:delText>
        </w:r>
      </w:del>
      <w:ins w:id="14" w:author="Aline Richter" w:date="2021-04-28T15:06:00Z">
        <w:r w:rsidR="00727D48">
          <w:rPr>
            <w:rFonts w:cs="Times New Roman"/>
          </w:rPr>
          <w:t>is</w:t>
        </w:r>
      </w:ins>
      <w:r w:rsidR="009F75A6">
        <w:rPr>
          <w:rFonts w:cs="Times New Roman"/>
        </w:rPr>
        <w:t xml:space="preserve"> mandatory </w:t>
      </w:r>
      <w:r w:rsidR="0050392A">
        <w:rPr>
          <w:rFonts w:cs="Times New Roman"/>
        </w:rPr>
        <w:t>the presence of a comprehensive phylogenetic tree</w:t>
      </w:r>
      <w:ins w:id="15" w:author="Aline Richter" w:date="2021-04-28T15:07:00Z">
        <w:r w:rsidR="00727D48">
          <w:rPr>
            <w:rFonts w:cs="Times New Roman"/>
          </w:rPr>
          <w:t xml:space="preserve">, even the main question </w:t>
        </w:r>
      </w:ins>
      <w:del w:id="16" w:author="Aline Richter" w:date="2021-04-28T15:13:00Z">
        <w:r w:rsidR="0050392A" w:rsidDel="006C21A4">
          <w:rPr>
            <w:rFonts w:cs="Times New Roman"/>
          </w:rPr>
          <w:delText xml:space="preserve"> (</w:delText>
        </w:r>
      </w:del>
      <w:ins w:id="17" w:author="Aline Richter" w:date="2021-04-28T15:13:00Z">
        <w:r w:rsidR="006C21A4">
          <w:rPr>
            <w:rFonts w:cs="Times New Roman"/>
          </w:rPr>
          <w:t xml:space="preserve">be </w:t>
        </w:r>
      </w:ins>
      <w:del w:id="18" w:author="Aline Richter" w:date="2021-04-28T15:13:00Z">
        <w:r w:rsidR="0050392A" w:rsidDel="006C21A4">
          <w:rPr>
            <w:rFonts w:cs="Times New Roman"/>
          </w:rPr>
          <w:delText>f</w:delText>
        </w:r>
      </w:del>
      <w:ins w:id="19" w:author="Aline Richter" w:date="2021-04-28T15:14:00Z">
        <w:r w:rsidR="006C21A4">
          <w:rPr>
            <w:rFonts w:cs="Times New Roman"/>
          </w:rPr>
          <w:t xml:space="preserve">the </w:t>
        </w:r>
      </w:ins>
      <w:del w:id="20" w:author="Aline Richter" w:date="2021-04-28T15:13:00Z">
        <w:r w:rsidR="0050392A" w:rsidDel="006C21A4">
          <w:rPr>
            <w:rFonts w:cs="Times New Roman"/>
          </w:rPr>
          <w:delText xml:space="preserve">or </w:delText>
        </w:r>
      </w:del>
      <w:r w:rsidR="0050392A">
        <w:rPr>
          <w:rFonts w:cs="Times New Roman"/>
        </w:rPr>
        <w:t>traits</w:t>
      </w:r>
      <w:ins w:id="21" w:author="Aline Richter" w:date="2021-04-28T15:14:00Z">
        <w:r w:rsidR="006C21A4">
          <w:rPr>
            <w:rFonts w:cs="Times New Roman"/>
          </w:rPr>
          <w:t xml:space="preserve"> evolution</w:t>
        </w:r>
      </w:ins>
      <w:r w:rsidR="0050392A">
        <w:rPr>
          <w:rFonts w:cs="Times New Roman"/>
        </w:rPr>
        <w:t xml:space="preserve"> </w:t>
      </w:r>
      <w:r w:rsidR="003178B9">
        <w:rPr>
          <w:rFonts w:cs="Times New Roman"/>
        </w:rPr>
        <w:fldChar w:fldCharType="begin" w:fldLock="1"/>
      </w:r>
      <w:r w:rsidR="003178B9">
        <w:rPr>
          <w:rFonts w:cs="Times New Roman"/>
        </w:rPr>
        <w: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e.g. Maestri et al. 2017)","plainTextFormattedCitation":"(Maestri et al., 2017)","previouslyFormattedCitation":"(Maestri et al., 2017)"},"properties":{"noteIndex":0},"schema":"https://github.com/citation-style-language/schema/raw/master/csl-citation.json"}</w:instrText>
      </w:r>
      <w:r w:rsidR="003178B9">
        <w:rPr>
          <w:rFonts w:cs="Times New Roman"/>
        </w:rPr>
        <w:fldChar w:fldCharType="separate"/>
      </w:r>
      <w:r w:rsidR="003178B9" w:rsidRPr="001441D3">
        <w:rPr>
          <w:rFonts w:cs="Times New Roman"/>
          <w:noProof/>
        </w:rPr>
        <w:t>(</w:t>
      </w:r>
      <w:r w:rsidR="003178B9">
        <w:rPr>
          <w:rFonts w:cs="Times New Roman"/>
          <w:noProof/>
        </w:rPr>
        <w:t xml:space="preserve">e.g. </w:t>
      </w:r>
      <w:r w:rsidR="003178B9" w:rsidRPr="001441D3">
        <w:rPr>
          <w:rFonts w:cs="Times New Roman"/>
          <w:noProof/>
        </w:rPr>
        <w:t>Maestri et al. 2017)</w:t>
      </w:r>
      <w:r w:rsidR="003178B9">
        <w:rPr>
          <w:rFonts w:cs="Times New Roman"/>
        </w:rPr>
        <w:fldChar w:fldCharType="end"/>
      </w:r>
      <w:r w:rsidR="003178B9">
        <w:rPr>
          <w:rFonts w:cs="Times New Roman"/>
        </w:rPr>
        <w:t xml:space="preserve">; invasion ecology </w:t>
      </w:r>
      <w:r w:rsidR="003178B9">
        <w:rPr>
          <w:rFonts w:cs="Times New Roman"/>
        </w:rPr>
        <w:fldChar w:fldCharType="begin" w:fldLock="1"/>
      </w:r>
      <w:r w:rsidR="003178B9">
        <w:rPr>
          <w:rFonts w:cs="Times New Roman"/>
        </w:rPr>
        <w: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instrText>
      </w:r>
      <w:r w:rsidR="003178B9">
        <w:rPr>
          <w:rFonts w:cs="Times New Roman"/>
        </w:rPr>
        <w:fldChar w:fldCharType="separate"/>
      </w:r>
      <w:r w:rsidR="003178B9" w:rsidRPr="00D51236">
        <w:rPr>
          <w:rFonts w:cs="Times New Roman"/>
          <w:noProof/>
        </w:rPr>
        <w:t>(Pinto-Ledezma et al., 2020)</w:t>
      </w:r>
      <w:r w:rsidR="003178B9">
        <w:rPr>
          <w:rFonts w:cs="Times New Roman"/>
        </w:rPr>
        <w:fldChar w:fldCharType="end"/>
      </w:r>
      <w:r w:rsidR="003178B9">
        <w:rPr>
          <w:rFonts w:cs="Times New Roman"/>
        </w:rPr>
        <w:t xml:space="preserve">; metacommunity ecology </w:t>
      </w:r>
      <w:r w:rsidR="003178B9">
        <w:rPr>
          <w:rFonts w:cs="Times New Roman"/>
        </w:rPr>
        <w:fldChar w:fldCharType="begin" w:fldLock="1"/>
      </w:r>
      <w:r w:rsidR="003178B9">
        <w:rPr>
          <w:rFonts w:cs="Times New Roman"/>
        </w:rPr>
        <w: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instrText>
      </w:r>
      <w:r w:rsidR="003178B9">
        <w:rPr>
          <w:rFonts w:cs="Times New Roman"/>
        </w:rPr>
        <w:fldChar w:fldCharType="separate"/>
      </w:r>
      <w:r w:rsidR="003178B9" w:rsidRPr="00D51236">
        <w:rPr>
          <w:rFonts w:cs="Times New Roman"/>
          <w:noProof/>
        </w:rPr>
        <w:t>(Pillar &amp; Duarte, 2010)</w:t>
      </w:r>
      <w:r w:rsidR="003178B9">
        <w:rPr>
          <w:rFonts w:cs="Times New Roman"/>
        </w:rPr>
        <w:fldChar w:fldCharType="end"/>
      </w:r>
      <w:ins w:id="22" w:author="Aline Richter" w:date="2021-04-28T15:15:00Z">
        <w:r w:rsidR="006C21A4">
          <w:rPr>
            <w:rFonts w:cs="Times New Roman"/>
          </w:rPr>
          <w:t xml:space="preserve"> or </w:t>
        </w:r>
      </w:ins>
      <w:del w:id="23" w:author="Aline Richter" w:date="2021-04-28T15:15:00Z">
        <w:r w:rsidR="003178B9" w:rsidDel="006C21A4">
          <w:rPr>
            <w:rFonts w:cs="Times New Roman"/>
          </w:rPr>
          <w:delText xml:space="preserve">; </w:delText>
        </w:r>
      </w:del>
      <w:r w:rsidR="003178B9">
        <w:rPr>
          <w:rFonts w:cs="Times New Roman"/>
        </w:rPr>
        <w:t>biodiversity and ecosystem functioning (Molina-Venegas et al. 2021)</w:t>
      </w:r>
      <w:del w:id="24" w:author="Aline Richter" w:date="2021-04-28T15:15:00Z">
        <w:r w:rsidR="0050392A" w:rsidDel="006C21A4">
          <w:rPr>
            <w:rFonts w:cs="Times New Roman"/>
          </w:rPr>
          <w:delText>)</w:delText>
        </w:r>
      </w:del>
      <w:ins w:id="25" w:author="Aline Richter" w:date="2021-04-28T15:06:00Z">
        <w:r w:rsidR="00727D48">
          <w:rPr>
            <w:rFonts w:cs="Times New Roman"/>
          </w:rPr>
          <w:t>.</w:t>
        </w:r>
      </w:ins>
    </w:p>
    <w:p w14:paraId="1D72E4A7" w14:textId="65D3215A" w:rsidR="005679EB" w:rsidRDefault="00D95C45" w:rsidP="00296446">
      <w:pPr>
        <w:ind w:firstLine="708"/>
        <w:rPr>
          <w:rFonts w:cs="Times New Roman"/>
        </w:rPr>
      </w:pPr>
      <w:r>
        <w:rPr>
          <w:rFonts w:cs="Times New Roman"/>
        </w:rPr>
        <w:t xml:space="preserve">The availability of </w:t>
      </w:r>
      <w:r w:rsidR="00860933">
        <w:rPr>
          <w:rFonts w:cs="Times New Roman"/>
        </w:rPr>
        <w:t>phylogenetic tree</w:t>
      </w:r>
      <w:r w:rsidR="009F75A6">
        <w:rPr>
          <w:rFonts w:cs="Times New Roman"/>
        </w:rPr>
        <w:t>s</w:t>
      </w:r>
      <w:r w:rsidR="00860933">
        <w:rPr>
          <w:rFonts w:cs="Times New Roman"/>
        </w:rPr>
        <w:t xml:space="preserve"> has grown in the last decade, with some groups presenting </w:t>
      </w:r>
      <w:r w:rsidR="00B46919">
        <w:rPr>
          <w:rFonts w:cs="Times New Roman"/>
        </w:rPr>
        <w:t>well-</w:t>
      </w:r>
      <w:r w:rsidR="00063105">
        <w:rPr>
          <w:rFonts w:cs="Times New Roman"/>
        </w:rPr>
        <w:t>established</w:t>
      </w:r>
      <w:r w:rsidR="00860933">
        <w:rPr>
          <w:rFonts w:cs="Times New Roman"/>
        </w:rPr>
        <w:t xml:space="preserve"> </w:t>
      </w:r>
      <w:r w:rsidR="00BC33DD">
        <w:rPr>
          <w:rFonts w:cs="Times New Roman"/>
        </w:rPr>
        <w:t>phylogenies, e.g. birds</w:t>
      </w:r>
      <w:r w:rsidR="0060649E">
        <w:rPr>
          <w:rFonts w:cs="Times New Roman"/>
        </w:rPr>
        <w:t xml:space="preserve"> </w:t>
      </w:r>
      <w:r w:rsidR="0060649E">
        <w:rPr>
          <w:rFonts w:cs="Times New Roman"/>
        </w:rPr>
        <w:fldChar w:fldCharType="begin" w:fldLock="1"/>
      </w:r>
      <w:r w:rsidR="00D51236">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a)","plainTextFormattedCitation":"(Jetz, Thomas, Joy, Hartmann, &amp; Mooers, 2012a)","previouslyFormattedCitation":"(Jetz, Thomas, Joy, Hartmann, &amp; Mooers, 2012a)"},"properties":{"noteIndex":0},"schema":"https://github.com/citation-style-language/schema/raw/master/csl-citation.json"}</w:instrText>
      </w:r>
      <w:r w:rsidR="0060649E">
        <w:rPr>
          <w:rFonts w:cs="Times New Roman"/>
        </w:rPr>
        <w:fldChar w:fldCharType="separate"/>
      </w:r>
      <w:r w:rsidR="00D51236" w:rsidRPr="00D51236">
        <w:rPr>
          <w:rFonts w:cs="Times New Roman"/>
          <w:noProof/>
        </w:rPr>
        <w:t>(Jetz, Thomas, Joy, Hartmann, &amp; Mooers, 2012a)</w:t>
      </w:r>
      <w:r w:rsidR="0060649E">
        <w:rPr>
          <w:rFonts w:cs="Times New Roman"/>
        </w:rPr>
        <w:fldChar w:fldCharType="end"/>
      </w:r>
      <w:r w:rsidR="00BC33DD">
        <w:rPr>
          <w:rFonts w:cs="Times New Roman"/>
        </w:rPr>
        <w:t>, plants</w:t>
      </w:r>
      <w:r w:rsidR="00594D43">
        <w:rPr>
          <w:rFonts w:cs="Times New Roman"/>
        </w:rPr>
        <w:t xml:space="preserve"> </w:t>
      </w:r>
      <w:r w:rsidR="00D62852">
        <w:rPr>
          <w:rFonts w:cs="Times New Roman"/>
        </w:rPr>
        <w:fldChar w:fldCharType="begin" w:fldLock="1"/>
      </w:r>
      <w:r w:rsidR="00D51236">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 Gómez-Acevedo, Sánchez-Reyes, &amp; Hernández-Hernández, 2015)</w:t>
      </w:r>
      <w:r w:rsidR="00D62852">
        <w:rPr>
          <w:rFonts w:cs="Times New Roman"/>
        </w:rPr>
        <w:fldChar w:fldCharType="end"/>
      </w:r>
      <w:r w:rsidR="00296446">
        <w:rPr>
          <w:rFonts w:cs="Times New Roman"/>
        </w:rPr>
        <w:t>, butterflies</w:t>
      </w:r>
      <w:r w:rsidR="00594D43">
        <w:rPr>
          <w:rFonts w:cs="Times New Roman"/>
        </w:rPr>
        <w:t xml:space="preserve"> </w:t>
      </w:r>
      <w:r w:rsidR="008240DA">
        <w:rPr>
          <w:rFonts w:cs="Times New Roman"/>
        </w:rPr>
        <w:fldChar w:fldCharType="begin" w:fldLock="1"/>
      </w:r>
      <w:r w:rsidR="00D51236">
        <w:rPr>
          <w:rFonts w:cs="Times New Roman"/>
        </w:rPr>
        <w: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id":"ITEM-1","issue":"8","issued":{"date-parts":[["2019"]]},"page":"1118-1132","title":"Renewed diversification following Miocene landscape turnover in a Neotropical butterfly radiation","type":"article-journal","volume":"28"},"uris":["http://www.mendeley.com/documents/?uuid=848f1445-b4fa-4bcf-b0bc-d002d6c1194c"]}],"mendeley":{"formattedCitation":"(Chazot et al., 2019)","plainTextFormattedCitation":"(Chazot et al., 2019)","previouslyFormattedCitation":"(Chazot et al., 2019)"},"properties":{"noteIndex":0},"schema":"https://github.com/citation-style-language/schema/raw/master/csl-citation.json"}</w:instrText>
      </w:r>
      <w:r w:rsidR="008240DA">
        <w:rPr>
          <w:rFonts w:cs="Times New Roman"/>
        </w:rPr>
        <w:fldChar w:fldCharType="separate"/>
      </w:r>
      <w:r w:rsidR="00D51236" w:rsidRPr="00D51236">
        <w:rPr>
          <w:rFonts w:cs="Times New Roman"/>
          <w:noProof/>
        </w:rPr>
        <w:t>(Chazot et al., 2019)</w:t>
      </w:r>
      <w:r w:rsidR="008240DA">
        <w:rPr>
          <w:rFonts w:cs="Times New Roman"/>
        </w:rPr>
        <w:fldChar w:fldCharType="end"/>
      </w:r>
      <w:ins w:id="26" w:author="Aline Richter" w:date="2021-04-28T17:02:00Z">
        <w:r w:rsidR="00910A7B">
          <w:rPr>
            <w:rFonts w:cs="Times New Roman"/>
          </w:rPr>
          <w:t xml:space="preserve"> and</w:t>
        </w:r>
      </w:ins>
      <w:del w:id="27" w:author="Aline Richter" w:date="2021-04-28T17:02:00Z">
        <w:r w:rsidR="00296446" w:rsidDel="00910A7B">
          <w:rPr>
            <w:rFonts w:cs="Times New Roman"/>
          </w:rPr>
          <w:delText>,</w:delText>
        </w:r>
      </w:del>
      <w:r w:rsidR="00594D43">
        <w:rPr>
          <w:rFonts w:cs="Times New Roman"/>
        </w:rPr>
        <w:t xml:space="preserve"> </w:t>
      </w:r>
      <w:r w:rsidR="008240DA">
        <w:rPr>
          <w:rFonts w:cs="Times New Roman"/>
        </w:rPr>
        <w:t xml:space="preserve">b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594D43">
        <w:rPr>
          <w:rFonts w:cs="Times New Roman"/>
        </w:rPr>
        <w:t xml:space="preserve">. </w:t>
      </w:r>
      <w:r w:rsidR="00654372">
        <w:rPr>
          <w:rFonts w:cs="Times New Roman"/>
        </w:rPr>
        <w:t>However, they differ in an important characteristic</w:t>
      </w:r>
      <w:ins w:id="28" w:author="Aline Richter" w:date="2021-04-28T17:02:00Z">
        <w:r w:rsidR="00910A7B">
          <w:rPr>
            <w:rFonts w:cs="Times New Roman"/>
          </w:rPr>
          <w:t>,</w:t>
        </w:r>
      </w:ins>
      <w:del w:id="29" w:author="Aline Richter" w:date="2021-04-28T17:02:00Z">
        <w:r w:rsidR="001F7C6E" w:rsidDel="00910A7B">
          <w:rPr>
            <w:rFonts w:cs="Times New Roman"/>
          </w:rPr>
          <w:delText>. W</w:delText>
        </w:r>
      </w:del>
      <w:ins w:id="30" w:author="Aline Richter" w:date="2021-04-28T17:02:00Z">
        <w:r w:rsidR="00910A7B">
          <w:rPr>
            <w:rFonts w:cs="Times New Roman"/>
          </w:rPr>
          <w:t xml:space="preserve"> w</w:t>
        </w:r>
      </w:ins>
      <w:r w:rsidR="00654372">
        <w:rPr>
          <w:rFonts w:cs="Times New Roman"/>
        </w:rPr>
        <w:t xml:space="preserve">hile </w:t>
      </w:r>
      <w:r w:rsidR="004C3E68">
        <w:rPr>
          <w:rFonts w:cs="Times New Roman"/>
        </w:rPr>
        <w:t>certain groups</w:t>
      </w:r>
      <w:del w:id="31" w:author="Aline Richter" w:date="2021-04-28T17:02:00Z">
        <w:r w:rsidR="004C3E68" w:rsidDel="00910A7B">
          <w:rPr>
            <w:rFonts w:cs="Times New Roman"/>
          </w:rPr>
          <w:delText>,</w:delText>
        </w:r>
      </w:del>
      <w:r w:rsidR="004C3E68">
        <w:rPr>
          <w:rFonts w:cs="Times New Roman"/>
        </w:rPr>
        <w:t xml:space="preserve"> </w:t>
      </w:r>
      <w:r w:rsidR="00D23C42">
        <w:rPr>
          <w:rFonts w:cs="Times New Roman"/>
        </w:rPr>
        <w:t xml:space="preserve">present </w:t>
      </w:r>
      <w:ins w:id="32" w:author="Aline Richter" w:date="2021-04-28T17:06:00Z">
        <w:r w:rsidR="00910A7B">
          <w:rPr>
            <w:rFonts w:cs="Times New Roman"/>
          </w:rPr>
          <w:t xml:space="preserve">robust </w:t>
        </w:r>
      </w:ins>
      <w:del w:id="33" w:author="Aline Richter" w:date="2021-04-28T17:02:00Z">
        <w:r w:rsidR="00D23C42" w:rsidDel="00910A7B">
          <w:rPr>
            <w:rFonts w:cs="Times New Roman"/>
          </w:rPr>
          <w:delText xml:space="preserve">comprehensive </w:delText>
        </w:r>
      </w:del>
      <w:r w:rsidR="00D23C42">
        <w:rPr>
          <w:rFonts w:cs="Times New Roman"/>
        </w:rPr>
        <w:t>phylogenies</w:t>
      </w:r>
      <w:r w:rsidR="00654372">
        <w:rPr>
          <w:rFonts w:cs="Times New Roman"/>
        </w:rPr>
        <w:t xml:space="preserve"> </w:t>
      </w:r>
      <w:ins w:id="34" w:author="Aline Richter" w:date="2021-04-28T17:03:00Z">
        <w:r w:rsidR="00910A7B">
          <w:rPr>
            <w:rFonts w:cs="Times New Roman"/>
          </w:rPr>
          <w:t xml:space="preserve">that comprises </w:t>
        </w:r>
      </w:ins>
      <w:del w:id="35" w:author="Aline Richter" w:date="2021-04-28T17:03:00Z">
        <w:r w:rsidR="00654372" w:rsidDel="00910A7B">
          <w:rPr>
            <w:rFonts w:cs="Times New Roman"/>
          </w:rPr>
          <w:delText>includ</w:delText>
        </w:r>
        <w:r w:rsidR="00280681" w:rsidDel="00910A7B">
          <w:rPr>
            <w:rFonts w:cs="Times New Roman"/>
          </w:rPr>
          <w:delText>ing</w:delText>
        </w:r>
        <w:r w:rsidR="00654372" w:rsidDel="00910A7B">
          <w:rPr>
            <w:rFonts w:cs="Times New Roman"/>
          </w:rPr>
          <w:delText xml:space="preserve"> </w:delText>
        </w:r>
      </w:del>
      <w:r w:rsidR="00654372">
        <w:rPr>
          <w:rFonts w:cs="Times New Roman"/>
        </w:rPr>
        <w:t xml:space="preserve">all </w:t>
      </w:r>
      <w:r w:rsidR="00B46919">
        <w:rPr>
          <w:rFonts w:cs="Times New Roman"/>
        </w:rPr>
        <w:t>known</w:t>
      </w:r>
      <w:r w:rsidR="00654372">
        <w:rPr>
          <w:rFonts w:cs="Times New Roman"/>
        </w:rPr>
        <w:t xml:space="preserve"> species</w:t>
      </w:r>
      <w:r w:rsidR="00280681">
        <w:rPr>
          <w:rFonts w:cs="Times New Roman"/>
        </w:rPr>
        <w:t xml:space="preserve"> (e.g. birds)</w:t>
      </w:r>
      <w:r w:rsidR="00654372">
        <w:rPr>
          <w:rFonts w:cs="Times New Roman"/>
        </w:rPr>
        <w:t xml:space="preserve">, other groups, like fishes, </w:t>
      </w:r>
      <w:del w:id="36" w:author="Aline Richter" w:date="2021-04-28T17:03:00Z">
        <w:r w:rsidR="00654372" w:rsidDel="00910A7B">
          <w:rPr>
            <w:rFonts w:cs="Times New Roman"/>
          </w:rPr>
          <w:delText xml:space="preserve">species </w:delText>
        </w:r>
      </w:del>
      <w:ins w:id="37" w:author="Aline Richter" w:date="2021-04-28T17:03:00Z">
        <w:r w:rsidR="00910A7B">
          <w:rPr>
            <w:rFonts w:cs="Times New Roman"/>
          </w:rPr>
          <w:t xml:space="preserve">have a </w:t>
        </w:r>
      </w:ins>
      <w:ins w:id="38" w:author="Aline Richter" w:date="2021-04-28T17:05:00Z">
        <w:r w:rsidR="00910A7B">
          <w:rPr>
            <w:rFonts w:cs="Times New Roman"/>
          </w:rPr>
          <w:t>lot</w:t>
        </w:r>
      </w:ins>
      <w:ins w:id="39" w:author="Aline Richter" w:date="2021-04-28T17:03:00Z">
        <w:r w:rsidR="00910A7B">
          <w:rPr>
            <w:rFonts w:cs="Times New Roman"/>
          </w:rPr>
          <w:t xml:space="preserve"> of </w:t>
        </w:r>
      </w:ins>
      <w:ins w:id="40" w:author="Aline Richter" w:date="2021-04-28T17:04:00Z">
        <w:r w:rsidR="00910A7B">
          <w:rPr>
            <w:rFonts w:cs="Times New Roman"/>
          </w:rPr>
          <w:t>issues in relation with the</w:t>
        </w:r>
      </w:ins>
      <w:ins w:id="41" w:author="Aline Richter" w:date="2021-04-28T17:06:00Z">
        <w:r w:rsidR="00910A7B">
          <w:rPr>
            <w:rFonts w:cs="Times New Roman"/>
          </w:rPr>
          <w:t xml:space="preserve"> </w:t>
        </w:r>
      </w:ins>
      <w:ins w:id="42" w:author="Aline Richter" w:date="2021-04-28T17:07:00Z">
        <w:r w:rsidR="00910A7B">
          <w:rPr>
            <w:rFonts w:cs="Times New Roman"/>
          </w:rPr>
          <w:t>taxonomic</w:t>
        </w:r>
      </w:ins>
      <w:ins w:id="43" w:author="Aline Richter" w:date="2021-04-28T17:06:00Z">
        <w:r w:rsidR="00910A7B">
          <w:rPr>
            <w:rFonts w:cs="Times New Roman"/>
          </w:rPr>
          <w:t xml:space="preserve"> </w:t>
        </w:r>
      </w:ins>
      <w:ins w:id="44" w:author="Aline Richter" w:date="2021-04-28T17:08:00Z">
        <w:r w:rsidR="00910A7B">
          <w:rPr>
            <w:rFonts w:cs="Times New Roman"/>
          </w:rPr>
          <w:t>position</w:t>
        </w:r>
      </w:ins>
      <w:ins w:id="45" w:author="Aline Richter" w:date="2021-04-28T17:06:00Z">
        <w:r w:rsidR="00910A7B">
          <w:rPr>
            <w:rFonts w:cs="Times New Roman"/>
          </w:rPr>
          <w:t xml:space="preserve"> (eg. non-monoph</w:t>
        </w:r>
      </w:ins>
      <w:ins w:id="46" w:author="Aline Richter" w:date="2021-04-28T17:07:00Z">
        <w:r w:rsidR="00910A7B">
          <w:rPr>
            <w:rFonts w:cs="Times New Roman"/>
          </w:rPr>
          <w:t>y</w:t>
        </w:r>
      </w:ins>
      <w:ins w:id="47" w:author="Aline Richter" w:date="2021-04-28T17:06:00Z">
        <w:r w:rsidR="00910A7B">
          <w:rPr>
            <w:rFonts w:cs="Times New Roman"/>
          </w:rPr>
          <w:t>l</w:t>
        </w:r>
      </w:ins>
      <w:ins w:id="48" w:author="Aline Richter" w:date="2021-04-28T17:07:00Z">
        <w:r w:rsidR="00910A7B">
          <w:rPr>
            <w:rFonts w:cs="Times New Roman"/>
          </w:rPr>
          <w:t>etic groups</w:t>
        </w:r>
      </w:ins>
      <w:ins w:id="49" w:author="Aline Richter" w:date="2021-04-28T17:06:00Z">
        <w:r w:rsidR="00910A7B">
          <w:rPr>
            <w:rFonts w:cs="Times New Roman"/>
          </w:rPr>
          <w:t xml:space="preserve">) </w:t>
        </w:r>
      </w:ins>
      <w:ins w:id="50" w:author="Aline Richter" w:date="2021-04-28T17:08:00Z">
        <w:r w:rsidR="00910A7B">
          <w:rPr>
            <w:rFonts w:cs="Times New Roman"/>
          </w:rPr>
          <w:t xml:space="preserve">and </w:t>
        </w:r>
      </w:ins>
      <w:del w:id="51" w:author="Aline Richter" w:date="2021-04-28T17:08:00Z">
        <w:r w:rsidR="00654372" w:rsidDel="00910A7B">
          <w:rPr>
            <w:rFonts w:cs="Times New Roman"/>
          </w:rPr>
          <w:delText xml:space="preserve">are </w:delText>
        </w:r>
      </w:del>
      <w:r w:rsidR="00D23C42">
        <w:rPr>
          <w:rFonts w:cs="Times New Roman"/>
        </w:rPr>
        <w:t>absen</w:t>
      </w:r>
      <w:ins w:id="52" w:author="Aline Richter" w:date="2021-04-28T17:09:00Z">
        <w:r w:rsidR="00910A7B">
          <w:rPr>
            <w:rFonts w:cs="Times New Roman"/>
          </w:rPr>
          <w:t xml:space="preserve">ce of </w:t>
        </w:r>
      </w:ins>
      <w:del w:id="53" w:author="Aline Richter" w:date="2021-04-28T17:09:00Z">
        <w:r w:rsidR="00D23C42" w:rsidDel="00910A7B">
          <w:rPr>
            <w:rFonts w:cs="Times New Roman"/>
          </w:rPr>
          <w:delText xml:space="preserve">t </w:delText>
        </w:r>
        <w:r w:rsidR="00654372" w:rsidDel="00910A7B">
          <w:rPr>
            <w:rFonts w:cs="Times New Roman"/>
          </w:rPr>
          <w:delText>in</w:delText>
        </w:r>
      </w:del>
      <w:ins w:id="54" w:author="Aline Richter" w:date="2021-04-28T17:09:00Z">
        <w:r w:rsidR="00910A7B">
          <w:rPr>
            <w:rFonts w:cs="Times New Roman"/>
          </w:rPr>
          <w:t>species for</w:t>
        </w:r>
      </w:ins>
      <w:r w:rsidR="00654372">
        <w:rPr>
          <w:rFonts w:cs="Times New Roman"/>
        </w:rPr>
        <w:t xml:space="preserve"> the most </w:t>
      </w:r>
      <w:r w:rsidR="00AD3DA1">
        <w:rPr>
          <w:rFonts w:cs="Times New Roman"/>
        </w:rPr>
        <w:t xml:space="preserve">comprehensive </w:t>
      </w:r>
      <w:r w:rsidR="00654372">
        <w:rPr>
          <w:rFonts w:cs="Times New Roman"/>
        </w:rPr>
        <w:t>phylogeny available.</w:t>
      </w:r>
      <w:r w:rsidR="007D0784">
        <w:rPr>
          <w:rFonts w:cs="Times New Roman"/>
        </w:rPr>
        <w:t xml:space="preserve"> </w:t>
      </w:r>
      <w:del w:id="55" w:author="Aline Richter" w:date="2021-04-28T17:10:00Z">
        <w:r w:rsidR="007D0784" w:rsidDel="00910A7B">
          <w:rPr>
            <w:rFonts w:cs="Times New Roman"/>
          </w:rPr>
          <w:delText xml:space="preserve">This </w:delText>
        </w:r>
      </w:del>
      <w:ins w:id="56" w:author="Aline Richter" w:date="2021-04-28T17:10:00Z">
        <w:r w:rsidR="00910A7B">
          <w:rPr>
            <w:rFonts w:cs="Times New Roman"/>
          </w:rPr>
          <w:t xml:space="preserve">The last issue </w:t>
        </w:r>
      </w:ins>
      <w:r w:rsidR="001F65BB">
        <w:rPr>
          <w:rFonts w:cs="Times New Roman"/>
        </w:rPr>
        <w:t>imposes</w:t>
      </w:r>
      <w:r w:rsidR="007D0784">
        <w:rPr>
          <w:rFonts w:cs="Times New Roman"/>
        </w:rPr>
        <w:t xml:space="preserve"> a problem</w:t>
      </w:r>
      <w:ins w:id="57" w:author="Aline Richter" w:date="2021-04-28T17:13:00Z">
        <w:r w:rsidR="001D4CA7">
          <w:rPr>
            <w:rFonts w:cs="Times New Roman"/>
          </w:rPr>
          <w:t>,</w:t>
        </w:r>
      </w:ins>
      <w:r w:rsidR="007D0784">
        <w:rPr>
          <w:rFonts w:cs="Times New Roman"/>
        </w:rPr>
        <w:t xml:space="preserve"> since the lack of species</w:t>
      </w:r>
      <w:r w:rsidR="00140823">
        <w:rPr>
          <w:rFonts w:cs="Times New Roman"/>
        </w:rPr>
        <w:t xml:space="preserve"> </w:t>
      </w:r>
      <w:r w:rsidR="00A61FF5">
        <w:rPr>
          <w:rFonts w:cs="Times New Roman"/>
        </w:rPr>
        <w:t xml:space="preserve">in the phylogeny </w:t>
      </w:r>
      <w:r w:rsidR="008945C6">
        <w:rPr>
          <w:rFonts w:cs="Times New Roman"/>
        </w:rPr>
        <w:t xml:space="preserve">affect </w:t>
      </w:r>
      <w:r w:rsidR="001F7C6E">
        <w:rPr>
          <w:rFonts w:cs="Times New Roman"/>
        </w:rPr>
        <w:t xml:space="preserve">the </w:t>
      </w:r>
      <w:r w:rsidR="008945C6">
        <w:rPr>
          <w:rFonts w:cs="Times New Roman"/>
        </w:rPr>
        <w:t xml:space="preserve">calculation of metrics </w:t>
      </w:r>
      <w:r w:rsidR="00841D38">
        <w:rPr>
          <w:rFonts w:cs="Times New Roman"/>
        </w:rPr>
        <w:t xml:space="preserve">that indicates </w:t>
      </w:r>
      <w:r w:rsidR="001F65BB">
        <w:rPr>
          <w:rFonts w:cs="Times New Roman"/>
        </w:rPr>
        <w:t>evolutionary process (</w:t>
      </w:r>
      <w:r w:rsidR="001F65BB" w:rsidRPr="008945C6">
        <w:rPr>
          <w:rFonts w:cs="Times New Roman"/>
          <w:i/>
        </w:rPr>
        <w:t>e.g.</w:t>
      </w:r>
      <w:r w:rsidR="001F65BB">
        <w:rPr>
          <w:rFonts w:cs="Times New Roman"/>
        </w:rPr>
        <w:t xml:space="preserve"> diversification</w:t>
      </w:r>
      <w:r w:rsidR="00D62852">
        <w:rPr>
          <w:rFonts w:cs="Times New Roman"/>
        </w:rPr>
        <w:t xml:space="preserve"> measures</w:t>
      </w:r>
      <w:r w:rsidR="001F65BB">
        <w:rPr>
          <w:rFonts w:cs="Times New Roman"/>
        </w:rPr>
        <w:t>), generate inaccurate estimates of phylogenetic signal</w:t>
      </w:r>
      <w:r w:rsidR="00D62852">
        <w:rPr>
          <w:rFonts w:cs="Times New Roman"/>
        </w:rPr>
        <w:t xml:space="preserve"> (Seger et al. 2010)</w:t>
      </w:r>
      <w:r w:rsidR="00ED4CF4">
        <w:rPr>
          <w:rFonts w:cs="Times New Roman"/>
        </w:rPr>
        <w:t xml:space="preserve">, </w:t>
      </w:r>
      <w:r w:rsidR="001F65BB">
        <w:rPr>
          <w:rFonts w:cs="Times New Roman"/>
        </w:rPr>
        <w:t>trait evolution</w:t>
      </w:r>
      <w:r w:rsidR="009341A4">
        <w:rPr>
          <w:rFonts w:cs="Times New Roman"/>
        </w:rPr>
        <w:t xml:space="preserve"> </w:t>
      </w:r>
      <w:r w:rsidR="009341A4">
        <w:rPr>
          <w:rFonts w:cs="Times New Roman"/>
        </w:rPr>
        <w:fldChar w:fldCharType="begin" w:fldLock="1"/>
      </w:r>
      <w:r w:rsidR="00D51236">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 Coop, &amp; Ralph, 2012)</w:t>
      </w:r>
      <w:r w:rsidR="009341A4">
        <w:rPr>
          <w:rFonts w:cs="Times New Roman"/>
        </w:rPr>
        <w:fldChar w:fldCharType="end"/>
      </w:r>
      <w:r w:rsidR="001F65BB">
        <w:rPr>
          <w:rFonts w:cs="Times New Roman"/>
        </w:rPr>
        <w:t xml:space="preserve">, </w:t>
      </w:r>
      <w:r w:rsidR="00337ED6">
        <w:rPr>
          <w:rFonts w:cs="Times New Roman"/>
        </w:rPr>
        <w:t xml:space="preserve">underestimate </w:t>
      </w:r>
      <w:r w:rsidR="00910895">
        <w:rPr>
          <w:rFonts w:cs="Times New Roman"/>
        </w:rPr>
        <w:t>phylogenetic diversity</w:t>
      </w:r>
      <w:del w:id="58" w:author="Aline Richter" w:date="2021-04-28T17:14:00Z">
        <w:r w:rsidR="00910895" w:rsidDel="001D4CA7">
          <w:rPr>
            <w:rFonts w:cs="Times New Roman"/>
          </w:rPr>
          <w:delText xml:space="preserve"> in local communities</w:delText>
        </w:r>
      </w:del>
      <w:r w:rsidR="00910895">
        <w:rPr>
          <w:rFonts w:cs="Times New Roman"/>
        </w:rPr>
        <w:t xml:space="preserve">, </w:t>
      </w:r>
      <w:r w:rsidR="001F65BB">
        <w:rPr>
          <w:rFonts w:cs="Times New Roman"/>
        </w:rPr>
        <w:t xml:space="preserve">or even impede the realization of an entire </w:t>
      </w:r>
      <w:r w:rsidR="00D62852">
        <w:rPr>
          <w:rFonts w:cs="Times New Roman"/>
        </w:rPr>
        <w:t>study</w:t>
      </w:r>
      <w:r w:rsidR="001F65BB">
        <w:rPr>
          <w:rFonts w:cs="Times New Roman"/>
        </w:rPr>
        <w:t>.</w:t>
      </w:r>
    </w:p>
    <w:p w14:paraId="16C029D7" w14:textId="61C42C6E" w:rsidR="00B43AF4" w:rsidRDefault="00421E76" w:rsidP="00346348">
      <w:pPr>
        <w:ind w:firstLine="708"/>
        <w:rPr>
          <w:rFonts w:cs="Times New Roman"/>
        </w:rPr>
      </w:pPr>
      <w:r>
        <w:rPr>
          <w:rFonts w:cs="Times New Roman"/>
        </w:rPr>
        <w:t>The</w:t>
      </w:r>
      <w:r w:rsidR="00AF49DE">
        <w:rPr>
          <w:rFonts w:cs="Times New Roman"/>
        </w:rPr>
        <w:t xml:space="preserve"> </w:t>
      </w:r>
      <w:commentRangeStart w:id="59"/>
      <w:r w:rsidR="00AF49DE">
        <w:rPr>
          <w:rFonts w:cs="Times New Roman"/>
        </w:rPr>
        <w:t xml:space="preserve">lack </w:t>
      </w:r>
      <w:commentRangeEnd w:id="59"/>
      <w:r w:rsidR="00FA67C3">
        <w:rPr>
          <w:rStyle w:val="Refdecomentrio"/>
        </w:rPr>
        <w:commentReference w:id="59"/>
      </w:r>
      <w:r w:rsidR="005679EB">
        <w:rPr>
          <w:rFonts w:cs="Times New Roman"/>
        </w:rPr>
        <w:t xml:space="preserve">of phylogenetic information </w:t>
      </w:r>
      <w:r w:rsidR="001F01F6">
        <w:rPr>
          <w:rFonts w:cs="Times New Roman"/>
        </w:rPr>
        <w:t>of</w:t>
      </w:r>
      <w:r w:rsidR="00AD3DA1">
        <w:rPr>
          <w:rFonts w:cs="Times New Roman"/>
        </w:rPr>
        <w:t xml:space="preserve"> </w:t>
      </w:r>
      <w:r w:rsidR="001F01F6">
        <w:rPr>
          <w:rFonts w:cs="Times New Roman"/>
        </w:rPr>
        <w:t>species</w:t>
      </w:r>
      <w:r w:rsidR="005679EB">
        <w:rPr>
          <w:rFonts w:cs="Times New Roman"/>
        </w:rPr>
        <w:t>,</w:t>
      </w:r>
      <w:r w:rsidR="0057144C">
        <w:rPr>
          <w:rFonts w:cs="Times New Roman"/>
        </w:rPr>
        <w:t xml:space="preserve"> specially from </w:t>
      </w:r>
      <w:r w:rsidR="00DD6E97">
        <w:rPr>
          <w:rFonts w:cs="Times New Roman"/>
        </w:rPr>
        <w:t>megadiverse</w:t>
      </w:r>
      <w:r w:rsidR="006E02D1">
        <w:rPr>
          <w:rFonts w:cs="Times New Roman"/>
        </w:rPr>
        <w:t xml:space="preserve"> groups</w:t>
      </w:r>
      <w:r w:rsidR="00DD6E97">
        <w:rPr>
          <w:rFonts w:cs="Times New Roman"/>
        </w:rPr>
        <w:t xml:space="preserve"> </w:t>
      </w:r>
      <w:r>
        <w:rPr>
          <w:rFonts w:cs="Times New Roman"/>
        </w:rPr>
        <w:t xml:space="preserve">and understudied regions of the world (e.g. the </w:t>
      </w:r>
      <w:r w:rsidR="00B66257">
        <w:rPr>
          <w:rFonts w:cs="Times New Roman"/>
        </w:rPr>
        <w:t>tropics</w:t>
      </w:r>
      <w:r>
        <w:rPr>
          <w:rFonts w:cs="Times New Roman"/>
        </w:rPr>
        <w:t>),</w:t>
      </w:r>
      <w:r w:rsidR="005D4498">
        <w:rPr>
          <w:rFonts w:cs="Times New Roman"/>
        </w:rPr>
        <w:t xml:space="preserve"> is </w:t>
      </w:r>
      <w:r w:rsidR="009D09EF">
        <w:rPr>
          <w:rFonts w:cs="Times New Roman"/>
        </w:rPr>
        <w:t xml:space="preserve">one of the components of </w:t>
      </w:r>
      <w:r w:rsidR="005D4498">
        <w:rPr>
          <w:rFonts w:cs="Times New Roman"/>
        </w:rPr>
        <w:t xml:space="preserve">a </w:t>
      </w:r>
      <w:r w:rsidR="00DD6E97">
        <w:rPr>
          <w:rFonts w:cs="Times New Roman"/>
        </w:rPr>
        <w:t xml:space="preserve">pattern </w:t>
      </w:r>
      <w:r w:rsidR="005D4498">
        <w:rPr>
          <w:rFonts w:cs="Times New Roman"/>
        </w:rPr>
        <w:t>known as Darwinian sho</w:t>
      </w:r>
      <w:r w:rsidR="0033577C">
        <w:rPr>
          <w:rFonts w:cs="Times New Roman"/>
        </w:rPr>
        <w:t xml:space="preserve">rtfall </w:t>
      </w:r>
      <w:r w:rsidR="0033577C">
        <w:rPr>
          <w:rFonts w:cs="Times New Roman"/>
        </w:rPr>
        <w:fldChar w:fldCharType="begin" w:fldLock="1"/>
      </w:r>
      <w:r w:rsidR="00D51236">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Diniz-Filho, Loyola, Raia, Mooers, &amp; Bini, 2013)</w:t>
      </w:r>
      <w:r w:rsidR="0033577C">
        <w:rPr>
          <w:rFonts w:cs="Times New Roman"/>
        </w:rPr>
        <w:fldChar w:fldCharType="end"/>
      </w:r>
      <w:r w:rsidR="008166F4">
        <w:rPr>
          <w:rFonts w:cs="Times New Roman"/>
        </w:rPr>
        <w:t>.</w:t>
      </w:r>
      <w:r w:rsidR="008E47BA">
        <w:rPr>
          <w:rFonts w:cs="Times New Roman"/>
        </w:rPr>
        <w:t xml:space="preserve"> </w:t>
      </w:r>
      <w:r w:rsidR="00A013DB">
        <w:rPr>
          <w:rFonts w:cs="Times New Roman"/>
        </w:rPr>
        <w:t>In a</w:t>
      </w:r>
      <w:r w:rsidR="00DD6E97">
        <w:rPr>
          <w:rFonts w:cs="Times New Roman"/>
        </w:rPr>
        <w:t>n</w:t>
      </w:r>
      <w:r w:rsidR="00A013DB">
        <w:rPr>
          <w:rFonts w:cs="Times New Roman"/>
        </w:rPr>
        <w:t xml:space="preserve"> </w:t>
      </w:r>
      <w:r w:rsidR="00A013DB">
        <w:rPr>
          <w:rFonts w:cs="Times New Roman"/>
        </w:rPr>
        <w:lastRenderedPageBreak/>
        <w:t>extensive revision of the components of Darwinian shortfalls, Diniz-Filho et al (2013)</w:t>
      </w:r>
      <w:r w:rsidR="005679EB">
        <w:rPr>
          <w:rFonts w:cs="Times New Roman"/>
        </w:rPr>
        <w:t xml:space="preserve"> </w:t>
      </w:r>
      <w:r w:rsidR="007D0C47">
        <w:rPr>
          <w:rFonts w:cs="Times New Roman"/>
        </w:rPr>
        <w:t>proposes some s</w:t>
      </w:r>
      <w:r w:rsidR="0075209C">
        <w:rPr>
          <w:rFonts w:cs="Times New Roman"/>
        </w:rPr>
        <w:t xml:space="preserve">hort-term solutions to tackle this problem. </w:t>
      </w:r>
      <w:r w:rsidR="00931721">
        <w:rPr>
          <w:rFonts w:cs="Times New Roman"/>
        </w:rPr>
        <w:t>Particularly, regarding the lack of phylogenetic information for species</w:t>
      </w:r>
      <w:r w:rsidR="00FB1A99">
        <w:rPr>
          <w:rFonts w:cs="Times New Roman"/>
        </w:rPr>
        <w:t>,</w:t>
      </w:r>
      <w:r w:rsidR="00931721">
        <w:rPr>
          <w:rFonts w:cs="Times New Roman"/>
        </w:rPr>
        <w:t xml:space="preserve"> the authors </w:t>
      </w:r>
      <w:r w:rsidR="00DD6E97">
        <w:rPr>
          <w:rFonts w:cs="Times New Roman"/>
        </w:rPr>
        <w:t>suggest</w:t>
      </w:r>
      <w:r w:rsidR="00931721">
        <w:rPr>
          <w:rFonts w:cs="Times New Roman"/>
        </w:rPr>
        <w:t xml:space="preserve"> </w:t>
      </w:r>
      <w:r w:rsidR="00BA6031">
        <w:rPr>
          <w:rFonts w:cs="Times New Roman"/>
        </w:rPr>
        <w:t>coupling</w:t>
      </w:r>
      <w:r w:rsidR="00931721">
        <w:rPr>
          <w:rFonts w:cs="Times New Roman"/>
        </w:rPr>
        <w:t xml:space="preserve"> the information </w:t>
      </w:r>
      <w:r w:rsidR="00311D85">
        <w:rPr>
          <w:rFonts w:cs="Times New Roman"/>
        </w:rPr>
        <w:t>present in available phylogenies with cladistic classification (from taxonom</w:t>
      </w:r>
      <w:r w:rsidR="00F92B01">
        <w:rPr>
          <w:rFonts w:cs="Times New Roman"/>
        </w:rPr>
        <w:t>y hierarchy</w:t>
      </w:r>
      <w:r w:rsidR="00311D85">
        <w:rPr>
          <w:rFonts w:cs="Times New Roman"/>
        </w:rPr>
        <w:t>)</w:t>
      </w:r>
      <w:r w:rsidR="00F92B01">
        <w:rPr>
          <w:rFonts w:cs="Times New Roman"/>
        </w:rPr>
        <w:t xml:space="preserve"> to produce approximations of comprehensive phylogenies</w:t>
      </w:r>
      <w:del w:id="60" w:author="Aline Richter" w:date="2021-04-28T17:15:00Z">
        <w:r w:rsidR="00945DD8" w:rsidDel="001D4CA7">
          <w:rPr>
            <w:rFonts w:cs="Times New Roman"/>
          </w:rPr>
          <w:delText>,</w:delText>
        </w:r>
      </w:del>
      <w:r w:rsidR="00832920">
        <w:rPr>
          <w:rFonts w:cs="Times New Roman"/>
        </w:rPr>
        <w:t xml:space="preserve"> </w:t>
      </w:r>
      <w:del w:id="61" w:author="Aline Richter" w:date="2021-04-28T17:15:00Z">
        <w:r w:rsidR="008204A4" w:rsidDel="001D4CA7">
          <w:rPr>
            <w:rFonts w:cs="Times New Roman"/>
          </w:rPr>
          <w:delText>a strategy that was</w:delText>
        </w:r>
        <w:r w:rsidR="00832920" w:rsidDel="001D4CA7">
          <w:rPr>
            <w:rFonts w:cs="Times New Roman"/>
          </w:rPr>
          <w:delText xml:space="preserve"> </w:delText>
        </w:r>
        <w:r w:rsidR="006E02D1" w:rsidDel="001D4CA7">
          <w:rPr>
            <w:rFonts w:cs="Times New Roman"/>
          </w:rPr>
          <w:delText xml:space="preserve">already </w:delText>
        </w:r>
        <w:r w:rsidR="00832920" w:rsidDel="001D4CA7">
          <w:rPr>
            <w:rFonts w:cs="Times New Roman"/>
          </w:rPr>
          <w:delText xml:space="preserve">adopted by other groups </w:delText>
        </w:r>
      </w:del>
      <w:r w:rsidR="00832920">
        <w:rPr>
          <w:rFonts w:cs="Times New Roman"/>
        </w:rPr>
        <w:t>(e.g. Phylomatic</w:t>
      </w:r>
      <w:r w:rsidR="00945DD8">
        <w:rPr>
          <w:rFonts w:cs="Times New Roman"/>
        </w:rPr>
        <w:t xml:space="preserve"> for plants and mammals</w:t>
      </w:r>
      <w:r w:rsidR="00832920">
        <w:rPr>
          <w:rFonts w:cs="Times New Roman"/>
        </w:rPr>
        <w:t xml:space="preserve"> </w:t>
      </w:r>
      <w:r w:rsidR="0010587F">
        <w:rPr>
          <w:rFonts w:cs="Times New Roman"/>
        </w:rPr>
        <w:t>Webb et al. 2002</w:t>
      </w:r>
      <w:r w:rsidR="00832920">
        <w:rPr>
          <w:rFonts w:cs="Times New Roman"/>
        </w:rPr>
        <w:t>)</w:t>
      </w:r>
      <w:r w:rsidR="0010587F">
        <w:rPr>
          <w:rFonts w:cs="Times New Roman"/>
        </w:rPr>
        <w:t>.</w:t>
      </w:r>
      <w:r w:rsidR="00B80EBC">
        <w:rPr>
          <w:rFonts w:cs="Times New Roman"/>
        </w:rPr>
        <w:t xml:space="preserve"> However, this solution can be</w:t>
      </w:r>
      <w:r w:rsidR="00B2262E">
        <w:rPr>
          <w:rFonts w:cs="Times New Roman"/>
        </w:rPr>
        <w:t>come very</w:t>
      </w:r>
      <w:r w:rsidR="00291D7E">
        <w:rPr>
          <w:rFonts w:cs="Times New Roman"/>
        </w:rPr>
        <w:t xml:space="preserve"> </w:t>
      </w:r>
      <w:r w:rsidR="00B80EBC">
        <w:rPr>
          <w:rFonts w:cs="Times New Roman"/>
        </w:rPr>
        <w:t xml:space="preserve">laborious </w:t>
      </w:r>
      <w:r w:rsidR="008204A4">
        <w:rPr>
          <w:rFonts w:cs="Times New Roman"/>
        </w:rPr>
        <w:t>in the absence of an automat</w:t>
      </w:r>
      <w:r w:rsidR="006A7E3B">
        <w:rPr>
          <w:rFonts w:cs="Times New Roman"/>
        </w:rPr>
        <w:t xml:space="preserve">ized procedure, particularly </w:t>
      </w:r>
      <w:r w:rsidR="00B80EBC">
        <w:rPr>
          <w:rFonts w:cs="Times New Roman"/>
        </w:rPr>
        <w:t xml:space="preserve">when many species must be added manually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80EBC">
        <w:rPr>
          <w:rFonts w:cs="Times New Roman"/>
        </w:rPr>
        <w:t>, besides lacking reproducibility due to specific decisions that are not precisely documented</w:t>
      </w:r>
      <w:r w:rsidR="00B2262E">
        <w:rPr>
          <w:rFonts w:cs="Times New Roman"/>
        </w:rPr>
        <w:t xml:space="preserve">. On the other hand, </w:t>
      </w:r>
      <w:del w:id="62" w:author="Aline Richter" w:date="2021-04-28T17:12:00Z">
        <w:r w:rsidR="00064EBD" w:rsidDel="001D4CA7">
          <w:rPr>
            <w:rFonts w:cs="Times New Roman"/>
          </w:rPr>
          <w:delText xml:space="preserve">obtention of </w:delText>
        </w:r>
      </w:del>
      <w:r w:rsidR="00B2262E">
        <w:rPr>
          <w:rFonts w:cs="Times New Roman"/>
        </w:rPr>
        <w:t>comprehensive</w:t>
      </w:r>
      <w:r w:rsidR="00064EBD">
        <w:rPr>
          <w:rFonts w:cs="Times New Roman"/>
        </w:rPr>
        <w:t xml:space="preserve"> phylogenies </w:t>
      </w:r>
      <w:r w:rsidR="00F42072">
        <w:rPr>
          <w:rFonts w:cs="Times New Roman"/>
        </w:rPr>
        <w:t xml:space="preserve">can be </w:t>
      </w:r>
      <w:del w:id="63" w:author="Aline Richter" w:date="2021-04-28T17:12:00Z">
        <w:r w:rsidR="00F42072" w:rsidDel="001D4CA7">
          <w:rPr>
            <w:rFonts w:cs="Times New Roman"/>
          </w:rPr>
          <w:delText xml:space="preserve">done </w:delText>
        </w:r>
      </w:del>
      <w:ins w:id="64" w:author="Aline Richter" w:date="2021-04-28T17:12:00Z">
        <w:r w:rsidR="001D4CA7">
          <w:rPr>
            <w:rFonts w:cs="Times New Roman"/>
          </w:rPr>
          <w:t xml:space="preserve">obtained </w:t>
        </w:r>
      </w:ins>
      <w:r w:rsidR="00F42072">
        <w:rPr>
          <w:rFonts w:cs="Times New Roman"/>
        </w:rPr>
        <w:t xml:space="preserve">through the use of molecular </w:t>
      </w:r>
      <w:r w:rsidR="00056AE6">
        <w:rPr>
          <w:rFonts w:cs="Times New Roman"/>
        </w:rPr>
        <w:t>techniques</w:t>
      </w:r>
      <w:r w:rsidR="000830B0">
        <w:rPr>
          <w:rFonts w:cs="Times New Roman"/>
        </w:rPr>
        <w:t xml:space="preserve"> </w:t>
      </w:r>
      <w:r w:rsidR="000830B0">
        <w:rPr>
          <w:rFonts w:cs="Times New Roman"/>
        </w:rPr>
        <w:fldChar w:fldCharType="begin" w:fldLock="1"/>
      </w:r>
      <w:r w:rsidR="00D51236">
        <w:rPr>
          <w:rFonts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id":"ITEM-2","itemData":{"DOI":"10.1007/978-3-662-43550-2","ISBN":"9783662435502","author":[{"dropping-particle":"","family":"Pearse","given":"William D","non-dropping-particle":"","parse-names":false,"suffix":""},{"dropping-particle":"","family":"Purvis","given":"Andy","non-dropping-particle":"","parse-names":false,"suffix":""},{"dropping-particle":"","family":"Cavender-bares","given":"Jeannine","non-dropping-particle":"","parse-names":false,"suffix":""},{"dropping-particle":"","family":"Helmus","given":"Matthew R","non-dropping-particle":"","parse-names":false,"suffix":""}],"id":"ITEM-2","issued":{"date-parts":[["2014"]]},"page":"451-464","title":"Metrics and Models of Community Phylogenetics","type":"article-journal"},"uris":["http://www.mendeley.com/documents/?uuid=e84b0646-0f67-434b-a5be-f6767f744cf8"]}],"mendeley":{"formattedCitation":"(Jetz, Thomas, Joy, Hartmann, &amp; Mooers, 2012b; Pearse, Purvis, Cavender-bares, &amp; Helmus, 2014)","plainTextFormattedCitation":"(Jetz, Thomas, Joy, Hartmann, &amp; Mooers, 2012b; Pearse, Purvis, Cavender-bares, &amp; Helmus, 2014)","previouslyFormattedCitation":"(Jetz, Thomas, Joy, Hartmann, &amp; Mooers, 2012b; Pearse, Purvis, Cavender-bares, &amp; Helmus, 2014)"},"properties":{"noteIndex":0},"schema":"https://github.com/citation-style-language/schema/raw/master/csl-citation.json"}</w:instrText>
      </w:r>
      <w:r w:rsidR="000830B0">
        <w:rPr>
          <w:rFonts w:cs="Times New Roman"/>
        </w:rPr>
        <w:fldChar w:fldCharType="separate"/>
      </w:r>
      <w:r w:rsidR="00D51236" w:rsidRPr="00D51236">
        <w:rPr>
          <w:rFonts w:cs="Times New Roman"/>
          <w:noProof/>
        </w:rPr>
        <w:t>(Jetz, Thomas, Joy, Hartmann, &amp; Mooers, 2012b; Pearse, Purvis, Cavender-bares, &amp; Helmus, 2014)</w:t>
      </w:r>
      <w:r w:rsidR="000830B0">
        <w:rPr>
          <w:rFonts w:cs="Times New Roman"/>
        </w:rPr>
        <w:fldChar w:fldCharType="end"/>
      </w:r>
      <w:r w:rsidR="00A61FF5">
        <w:rPr>
          <w:rFonts w:cs="Times New Roman"/>
        </w:rPr>
        <w:t>,</w:t>
      </w:r>
      <w:r w:rsidR="00056AE6">
        <w:rPr>
          <w:rFonts w:cs="Times New Roman"/>
        </w:rPr>
        <w:t xml:space="preserve"> </w:t>
      </w:r>
      <w:r w:rsidR="00B2262E">
        <w:rPr>
          <w:rFonts w:cs="Times New Roman"/>
        </w:rPr>
        <w:t xml:space="preserve">however, </w:t>
      </w:r>
      <w:r w:rsidR="0052630F">
        <w:rPr>
          <w:rFonts w:cs="Times New Roman"/>
        </w:rPr>
        <w:t>it</w:t>
      </w:r>
      <w:r w:rsidR="00056AE6">
        <w:rPr>
          <w:rFonts w:cs="Times New Roman"/>
        </w:rPr>
        <w:t xml:space="preserve"> </w:t>
      </w:r>
      <w:r w:rsidR="00A23169">
        <w:rPr>
          <w:rFonts w:cs="Times New Roman"/>
        </w:rPr>
        <w:t xml:space="preserve">requires expertise and </w:t>
      </w:r>
      <w:r w:rsidR="000830B0">
        <w:rPr>
          <w:rFonts w:cs="Times New Roman"/>
        </w:rPr>
        <w:t>present high financial costs</w:t>
      </w:r>
      <w:r w:rsidR="006B23FE">
        <w:rPr>
          <w:rFonts w:cs="Times New Roman"/>
        </w:rPr>
        <w:t xml:space="preserve"> </w:t>
      </w:r>
      <w:r w:rsidR="00495B61">
        <w:rPr>
          <w:rFonts w:cs="Times New Roman"/>
        </w:rPr>
        <w:fldChar w:fldCharType="begin" w:fldLock="1"/>
      </w:r>
      <w:r w:rsidR="00D51236">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 Thuiller, &amp; Lavergne, 2013)</w:t>
      </w:r>
      <w:r w:rsidR="00495B61">
        <w:rPr>
          <w:rFonts w:cs="Times New Roman"/>
        </w:rPr>
        <w:fldChar w:fldCharType="end"/>
      </w:r>
      <w:r w:rsidR="000830B0">
        <w:rPr>
          <w:rFonts w:cs="Times New Roman"/>
        </w:rPr>
        <w:t xml:space="preserve">. </w:t>
      </w:r>
      <w:r w:rsidR="00AA6CDA">
        <w:rPr>
          <w:rFonts w:cs="Times New Roman"/>
        </w:rPr>
        <w:t>Therefore,</w:t>
      </w:r>
      <w:r w:rsidR="000706BE">
        <w:rPr>
          <w:rFonts w:cs="Times New Roman"/>
        </w:rPr>
        <w:t xml:space="preserve"> </w:t>
      </w:r>
      <w:r w:rsidR="009C15B8">
        <w:rPr>
          <w:rFonts w:cs="Times New Roman"/>
        </w:rPr>
        <w:t>assembly synthesis phylogen</w:t>
      </w:r>
      <w:r w:rsidR="00A62CCE">
        <w:rPr>
          <w:rFonts w:cs="Times New Roman"/>
        </w:rPr>
        <w:t>ies</w:t>
      </w:r>
      <w:r w:rsidR="009C15B8">
        <w:rPr>
          <w:rFonts w:cs="Times New Roman"/>
        </w:rPr>
        <w:t xml:space="preserve"> </w:t>
      </w:r>
      <w:r w:rsidR="003C577C">
        <w:rPr>
          <w:rFonts w:cs="Times New Roman"/>
        </w:rPr>
        <w:t>“</w:t>
      </w:r>
      <w:r w:rsidR="009C15B8">
        <w:rPr>
          <w:rFonts w:cs="Times New Roman"/>
        </w:rPr>
        <w:t>by</w:t>
      </w:r>
      <w:r w:rsidR="00EA3B20">
        <w:rPr>
          <w:rFonts w:cs="Times New Roman"/>
        </w:rPr>
        <w:t>-hand</w:t>
      </w:r>
      <w:r w:rsidR="003C577C">
        <w:rPr>
          <w:rFonts w:cs="Times New Roman"/>
        </w:rPr>
        <w:t>”</w:t>
      </w:r>
      <w:r w:rsidR="00B31590">
        <w:rPr>
          <w:rFonts w:cs="Times New Roman"/>
        </w:rPr>
        <w:t xml:space="preserve"> </w:t>
      </w:r>
      <w:r w:rsidR="00E139E9">
        <w:rPr>
          <w:rFonts w:cs="Times New Roman"/>
        </w:rPr>
        <w:t xml:space="preserve">with the </w:t>
      </w:r>
      <w:r w:rsidR="00122592">
        <w:rPr>
          <w:rFonts w:cs="Times New Roman"/>
        </w:rPr>
        <w:t>assistance of a automatized procedure</w:t>
      </w:r>
      <w:r w:rsidR="004F13C3">
        <w:rPr>
          <w:rFonts w:cs="Times New Roman"/>
        </w:rPr>
        <w:t xml:space="preserve"> </w:t>
      </w:r>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r w:rsidR="007B63D9">
        <w:rPr>
          <w:rFonts w:cs="Times New Roman"/>
        </w:rPr>
        <w:t xml:space="preserve"> can be </w:t>
      </w:r>
      <w:r w:rsidR="00064EBD">
        <w:rPr>
          <w:rFonts w:cs="Times New Roman"/>
        </w:rPr>
        <w:t>a</w:t>
      </w:r>
      <w:r w:rsidR="004F13C3">
        <w:rPr>
          <w:rFonts w:cs="Times New Roman"/>
        </w:rPr>
        <w:t xml:space="preserve"> </w:t>
      </w:r>
      <w:r w:rsidR="007B63D9">
        <w:rPr>
          <w:rFonts w:cs="Times New Roman"/>
        </w:rPr>
        <w:t>reliable</w:t>
      </w:r>
      <w:r w:rsidR="00A61920">
        <w:rPr>
          <w:rFonts w:cs="Times New Roman"/>
        </w:rPr>
        <w:t xml:space="preserve"> solution</w:t>
      </w:r>
      <w:r w:rsidR="007B63D9">
        <w:rPr>
          <w:rFonts w:cs="Times New Roman"/>
        </w:rPr>
        <w:t xml:space="preserve"> </w:t>
      </w:r>
      <w:del w:id="65" w:author="Aline Richter" w:date="2021-04-28T17:17:00Z">
        <w:r w:rsidR="007B63D9" w:rsidDel="001D4CA7">
          <w:rPr>
            <w:rFonts w:cs="Times New Roman"/>
          </w:rPr>
          <w:delText>in most cases</w:delText>
        </w:r>
      </w:del>
      <w:ins w:id="66" w:author="Aline Richter" w:date="2021-04-28T17:17:00Z">
        <w:r w:rsidR="001D4CA7">
          <w:rPr>
            <w:rFonts w:cs="Times New Roman"/>
          </w:rPr>
          <w:t>for most researchers</w:t>
        </w:r>
      </w:ins>
      <w:r w:rsidR="006F4262">
        <w:rPr>
          <w:rFonts w:cs="Times New Roman"/>
        </w:rPr>
        <w:t>.</w:t>
      </w:r>
    </w:p>
    <w:p w14:paraId="5C10C9DB" w14:textId="561F9C0B" w:rsidR="00602582" w:rsidRDefault="00535E88" w:rsidP="00B43AF4">
      <w:pPr>
        <w:ind w:firstLine="708"/>
        <w:rPr>
          <w:rFonts w:cs="Times New Roman"/>
        </w:rPr>
      </w:pPr>
      <w:r>
        <w:rPr>
          <w:rFonts w:cs="Times New Roman"/>
        </w:rPr>
        <w:t>Finned</w:t>
      </w:r>
      <w:r w:rsidR="005A4B93">
        <w:rPr>
          <w:rFonts w:cs="Times New Roman"/>
        </w:rPr>
        <w:t>-</w:t>
      </w:r>
      <w:r>
        <w:rPr>
          <w:rFonts w:cs="Times New Roman"/>
        </w:rPr>
        <w:t>ray f</w:t>
      </w:r>
      <w:r w:rsidR="00602582">
        <w:rPr>
          <w:rFonts w:cs="Times New Roman"/>
        </w:rPr>
        <w:t xml:space="preserve">ishes are </w:t>
      </w:r>
      <w:r>
        <w:rPr>
          <w:rFonts w:cs="Times New Roman"/>
        </w:rPr>
        <w:t xml:space="preserve">an </w:t>
      </w:r>
      <w:r w:rsidR="00602582">
        <w:rPr>
          <w:rFonts w:cs="Times New Roman"/>
        </w:rPr>
        <w:t xml:space="preserve">example of </w:t>
      </w:r>
      <w:r w:rsidR="00335B06">
        <w:rPr>
          <w:rFonts w:cs="Times New Roman"/>
        </w:rPr>
        <w:t>a</w:t>
      </w:r>
      <w:r w:rsidR="00717B70">
        <w:rPr>
          <w:rFonts w:cs="Times New Roman"/>
        </w:rPr>
        <w:t xml:space="preserve"> megadiverse</w:t>
      </w:r>
      <w:r w:rsidR="00335B06">
        <w:rPr>
          <w:rFonts w:cs="Times New Roman"/>
        </w:rPr>
        <w:t xml:space="preserve"> group</w:t>
      </w:r>
      <w:r w:rsidR="00F718DE">
        <w:rPr>
          <w:rFonts w:cs="Times New Roman"/>
        </w:rPr>
        <w:t xml:space="preserve"> in which the shortfall </w:t>
      </w:r>
      <w:r w:rsidR="00EF6947">
        <w:rPr>
          <w:rFonts w:cs="Times New Roman"/>
        </w:rPr>
        <w:t xml:space="preserve">in phylogenetic information </w:t>
      </w:r>
      <w:r w:rsidR="00F718DE">
        <w:rPr>
          <w:rFonts w:cs="Times New Roman"/>
        </w:rPr>
        <w:t>is pervasive</w:t>
      </w:r>
      <w:commentRangeStart w:id="67"/>
      <w:commentRangeStart w:id="68"/>
      <w:r w:rsidR="00F718DE">
        <w:rPr>
          <w:rFonts w:cs="Times New Roman"/>
        </w:rPr>
        <w:t>, since</w:t>
      </w:r>
      <w:r w:rsidR="00335B06">
        <w:rPr>
          <w:rFonts w:cs="Times New Roman"/>
        </w:rPr>
        <w:t xml:space="preserve"> most of </w:t>
      </w:r>
      <w:r w:rsidR="00F718DE">
        <w:rPr>
          <w:rFonts w:cs="Times New Roman"/>
        </w:rPr>
        <w:t>its</w:t>
      </w:r>
      <w:r w:rsidR="00335B06">
        <w:rPr>
          <w:rFonts w:cs="Times New Roman"/>
        </w:rPr>
        <w:t xml:space="preserve"> diversity is located at </w:t>
      </w:r>
      <w:r w:rsidR="006A4B4B">
        <w:rPr>
          <w:rFonts w:cs="Times New Roman"/>
        </w:rPr>
        <w:t xml:space="preserve">tropical </w:t>
      </w:r>
      <w:r w:rsidR="00335B06">
        <w:rPr>
          <w:rFonts w:cs="Times New Roman"/>
        </w:rPr>
        <w:t>region</w:t>
      </w:r>
      <w:r w:rsidR="00B43AF4">
        <w:rPr>
          <w:rFonts w:cs="Times New Roman"/>
        </w:rPr>
        <w:t xml:space="preserve"> </w:t>
      </w:r>
      <w:commentRangeEnd w:id="67"/>
      <w:r w:rsidR="001D4CA7">
        <w:rPr>
          <w:rStyle w:val="Refdecomentrio"/>
        </w:rPr>
        <w:commentReference w:id="67"/>
      </w:r>
      <w:commentRangeEnd w:id="68"/>
      <w:r w:rsidR="00FA67C3">
        <w:rPr>
          <w:rStyle w:val="Refdecomentrio"/>
        </w:rPr>
        <w:commentReference w:id="68"/>
      </w:r>
      <w:r w:rsidR="008C7744">
        <w:rPr>
          <w:rFonts w:cs="Times New Roman"/>
        </w:rPr>
        <w:fldChar w:fldCharType="begin" w:fldLock="1"/>
      </w:r>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plainTextFormattedCitation":"(Albert, Tagliacollo, &amp; Dagosta, 2020)","previouslyFormattedCitation":"(Albert, Tagliacollo, &amp; Dagosta, 2020)"},"properties":{"noteIndex":0},"schema":"https://github.com/citation-style-language/schema/raw/master/csl-citation.json"}</w:instrText>
      </w:r>
      <w:r w:rsidR="008C7744">
        <w:rPr>
          <w:rFonts w:cs="Times New Roman"/>
        </w:rPr>
        <w:fldChar w:fldCharType="separate"/>
      </w:r>
      <w:r w:rsidR="008C7744" w:rsidRPr="008C7744">
        <w:rPr>
          <w:rFonts w:cs="Times New Roman"/>
          <w:noProof/>
        </w:rPr>
        <w:t>(Albert, Tagliacollo, &amp; Dagosta, 2020)</w:t>
      </w:r>
      <w:r w:rsidR="008C7744">
        <w:rPr>
          <w:rFonts w:cs="Times New Roman"/>
        </w:rPr>
        <w:fldChar w:fldCharType="end"/>
      </w:r>
      <w:r w:rsidR="00F718DE">
        <w:rPr>
          <w:rFonts w:cs="Times New Roman"/>
        </w:rPr>
        <w:t>.</w:t>
      </w:r>
      <w:r w:rsidR="00F408B1">
        <w:rPr>
          <w:rFonts w:cs="Times New Roman"/>
        </w:rPr>
        <w:t xml:space="preserve"> T</w:t>
      </w:r>
      <w:r w:rsidR="00167A89">
        <w:rPr>
          <w:rFonts w:cs="Times New Roman"/>
        </w:rPr>
        <w:t xml:space="preserve">he complex evolutionary history, </w:t>
      </w:r>
      <w:r w:rsidR="00F718DE">
        <w:rPr>
          <w:rFonts w:cs="Times New Roman"/>
        </w:rPr>
        <w:t>joint with</w:t>
      </w:r>
      <w:r w:rsidR="00167A89">
        <w:rPr>
          <w:rFonts w:cs="Times New Roman"/>
        </w:rPr>
        <w:t xml:space="preserve"> heterogeneity of life history forms </w:t>
      </w:r>
      <w:r w:rsidR="00167A89">
        <w:rPr>
          <w:rFonts w:cs="Times New Roman"/>
        </w:rPr>
        <w:fldChar w:fldCharType="begin" w:fldLock="1"/>
      </w:r>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8C7744" w:rsidRPr="008C7744">
        <w:rPr>
          <w:rFonts w:cs="Times New Roman"/>
          <w:noProof/>
        </w:rPr>
        <w:t>(Albert et al., 2020)</w:t>
      </w:r>
      <w:r w:rsidR="00167A89">
        <w:rPr>
          <w:rFonts w:cs="Times New Roman"/>
        </w:rPr>
        <w:fldChar w:fldCharType="end"/>
      </w:r>
      <w:r w:rsidR="00F408B1">
        <w:rPr>
          <w:rFonts w:cs="Times New Roman"/>
        </w:rPr>
        <w:t xml:space="preserve"> </w:t>
      </w:r>
      <w:r w:rsidR="002C2B62">
        <w:rPr>
          <w:rFonts w:cs="Times New Roman"/>
        </w:rPr>
        <w:t xml:space="preserve">make them an interesting group </w:t>
      </w:r>
      <w:r w:rsidR="00F408B1">
        <w:rPr>
          <w:rFonts w:cs="Times New Roman"/>
        </w:rPr>
        <w:t xml:space="preserve">to address a range of questions in the </w:t>
      </w:r>
      <w:r w:rsidR="00E87263">
        <w:rPr>
          <w:rFonts w:cs="Times New Roman"/>
        </w:rPr>
        <w:t xml:space="preserve">interface of ecology and evolution (e.g. </w:t>
      </w:r>
      <w:r w:rsidR="00E87263">
        <w:rPr>
          <w:rFonts w:cs="Times New Roman"/>
        </w:rPr>
        <w:fldChar w:fldCharType="begin" w:fldLock="1"/>
      </w:r>
      <w:r w:rsidR="00D51236">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2020;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2020; Nakamura et al. 2020)</w:t>
      </w:r>
      <w:r w:rsidR="00E87263">
        <w:rPr>
          <w:rFonts w:cs="Times New Roman"/>
        </w:rPr>
        <w:fldChar w:fldCharType="end"/>
      </w:r>
      <w:r w:rsidR="00167A89">
        <w:rPr>
          <w:rFonts w:cs="Times New Roman"/>
        </w:rPr>
        <w:t xml:space="preserve">. However, studies that used phylogenetic information </w:t>
      </w:r>
      <w:r w:rsidR="002C2B62">
        <w:rPr>
          <w:rFonts w:cs="Times New Roman"/>
        </w:rPr>
        <w:t xml:space="preserve">in fishes </w:t>
      </w:r>
      <w:r w:rsidR="00652C93">
        <w:rPr>
          <w:rFonts w:cs="Times New Roman"/>
        </w:rPr>
        <w:t xml:space="preserve">are </w:t>
      </w:r>
      <w:r w:rsidR="00167A89">
        <w:rPr>
          <w:rFonts w:cs="Times New Roman"/>
        </w:rPr>
        <w:t>rare</w:t>
      </w:r>
      <w:r w:rsidR="00E87263">
        <w:rPr>
          <w:rFonts w:cs="Times New Roman"/>
        </w:rPr>
        <w:t xml:space="preserve"> when compared with other groups</w:t>
      </w:r>
      <w:r w:rsidR="00167A89">
        <w:rPr>
          <w:rFonts w:cs="Times New Roman"/>
        </w:rPr>
        <w:t xml:space="preserve"> </w:t>
      </w:r>
      <w:r w:rsidR="00E0790F">
        <w:rPr>
          <w:rFonts w:cs="Times New Roman"/>
        </w:rPr>
        <w:t>that present specific tools to deal with the construction of local phylogenies (</w:t>
      </w:r>
      <w:r w:rsidR="00E0790F" w:rsidRPr="00BB3A9A">
        <w:rPr>
          <w:rFonts w:cs="Times New Roman"/>
          <w:i/>
        </w:rPr>
        <w:t>e.g.</w:t>
      </w:r>
      <w:r w:rsidR="00E0790F">
        <w:rPr>
          <w:rFonts w:cs="Times New Roman"/>
        </w:rPr>
        <w:t xml:space="preserve"> </w:t>
      </w:r>
      <w:r w:rsidR="00E0790F">
        <w:rPr>
          <w:rFonts w:cs="Times New Roman"/>
        </w:rPr>
        <w:fldChar w:fldCharType="begin" w:fldLock="1"/>
      </w:r>
      <w:r w:rsidR="00E0790F">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Webb and Donoghue 2005</w:t>
      </w:r>
      <w:r w:rsidR="00E0790F">
        <w:rPr>
          <w:rFonts w:cs="Times New Roman"/>
          <w:noProof/>
        </w:rPr>
        <w:t xml:space="preserve"> for mammals and plants</w:t>
      </w:r>
      <w:r w:rsidR="00E0790F" w:rsidRPr="005A4B93">
        <w:rPr>
          <w:rFonts w:cs="Times New Roman"/>
          <w:noProof/>
        </w:rPr>
        <w:t>; Jin and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ins w:id="69" w:author="Aline Richter" w:date="2021-04-28T17:20:00Z">
        <w:r w:rsidR="00312732">
          <w:rPr>
            <w:rFonts w:cs="Times New Roman"/>
          </w:rPr>
          <w:t xml:space="preserve">. </w:t>
        </w:r>
      </w:ins>
      <w:del w:id="70" w:author="Aline Richter" w:date="2021-04-28T17:20:00Z">
        <w:r w:rsidR="00E0790F" w:rsidDel="00312732">
          <w:rPr>
            <w:rFonts w:cs="Times New Roman"/>
          </w:rPr>
          <w:delText>,</w:delText>
        </w:r>
      </w:del>
      <w:r w:rsidR="00E0790F">
        <w:rPr>
          <w:rFonts w:cs="Times New Roman"/>
        </w:rPr>
        <w:t xml:space="preserve"> suggesting that the obtention of phylogenetic information can </w:t>
      </w:r>
      <w:r w:rsidR="0013580C">
        <w:rPr>
          <w:rFonts w:cs="Times New Roman"/>
        </w:rPr>
        <w:t xml:space="preserve">hinder our knowledge </w:t>
      </w:r>
      <w:r w:rsidR="00132A53">
        <w:rPr>
          <w:rFonts w:cs="Times New Roman"/>
        </w:rPr>
        <w:t>regarding</w:t>
      </w:r>
      <w:r w:rsidR="0013580C">
        <w:rPr>
          <w:rFonts w:cs="Times New Roman"/>
        </w:rPr>
        <w:t xml:space="preserve"> fish ecology and evolution in megadiverse regions</w:t>
      </w:r>
      <w:r w:rsidR="008B69E7">
        <w:rPr>
          <w:rFonts w:cs="Times New Roman"/>
        </w:rPr>
        <w:t>.</w:t>
      </w:r>
      <w:r w:rsidR="00620191">
        <w:rPr>
          <w:rFonts w:cs="Times New Roman"/>
        </w:rPr>
        <w:t xml:space="preserve"> Besides the operational problems</w:t>
      </w:r>
      <w:r w:rsidR="00132A53">
        <w:rPr>
          <w:rFonts w:cs="Times New Roman"/>
        </w:rPr>
        <w:t xml:space="preserve"> to construct phylogenetic trees for local fish assemblages</w:t>
      </w:r>
      <w:r w:rsidR="00620191">
        <w:rPr>
          <w:rFonts w:cs="Times New Roman"/>
        </w:rPr>
        <w:t>,</w:t>
      </w:r>
      <w:r w:rsidR="00E3630A">
        <w:rPr>
          <w:rFonts w:cs="Times New Roman"/>
        </w:rPr>
        <w:t xml:space="preserve"> our </w:t>
      </w:r>
      <w:r w:rsidR="00E3630A">
        <w:rPr>
          <w:rFonts w:cs="Times New Roman"/>
        </w:rPr>
        <w:lastRenderedPageBreak/>
        <w:t xml:space="preserve">knowledge regarding the </w:t>
      </w:r>
      <w:r w:rsidR="00AC4D60">
        <w:rPr>
          <w:rFonts w:cs="Times New Roman"/>
        </w:rPr>
        <w:t xml:space="preserve">phylogenetic </w:t>
      </w:r>
      <w:r w:rsidR="00E3630A">
        <w:rPr>
          <w:rFonts w:cs="Times New Roman"/>
        </w:rPr>
        <w:t xml:space="preserve">shortfalls for this group is restricted only to few lineages </w:t>
      </w:r>
      <w:r w:rsidR="00F1330C">
        <w:rPr>
          <w:rFonts w:cs="Times New Roman"/>
        </w:rPr>
        <w:fldChar w:fldCharType="begin" w:fldLock="1"/>
      </w:r>
      <w:r w:rsidR="00A1639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Pr>
          <w:rFonts w:cs="Times New Roman"/>
          <w:noProof/>
        </w:rPr>
        <w:t xml:space="preserve">e.g. </w:t>
      </w:r>
      <w:r w:rsidR="00F1330C" w:rsidRPr="00F1330C">
        <w:rPr>
          <w:rFonts w:cs="Times New Roman"/>
          <w:noProof/>
        </w:rPr>
        <w:t>Freitas et al., 2021)</w:t>
      </w:r>
      <w:r w:rsidR="00F1330C">
        <w:rPr>
          <w:rFonts w:cs="Times New Roman"/>
        </w:rPr>
        <w:fldChar w:fldCharType="end"/>
      </w:r>
      <w:r w:rsidR="00F1330C">
        <w:rPr>
          <w:rFonts w:cs="Times New Roman"/>
        </w:rPr>
        <w:t xml:space="preserve"> </w:t>
      </w:r>
      <w:r w:rsidR="00395424">
        <w:rPr>
          <w:rFonts w:cs="Times New Roman"/>
        </w:rPr>
        <w:t>making difficult to map the regions that must be further studied</w:t>
      </w:r>
      <w:r w:rsidR="00EA3B9C">
        <w:rPr>
          <w:rFonts w:cs="Times New Roman"/>
        </w:rPr>
        <w:t>.</w:t>
      </w:r>
    </w:p>
    <w:p w14:paraId="030F6544" w14:textId="6D8EFA63" w:rsidR="005C6190" w:rsidRDefault="00BE0372" w:rsidP="00054D7C">
      <w:pPr>
        <w:ind w:firstLine="708"/>
        <w:rPr>
          <w:rFonts w:cs="Times New Roman"/>
        </w:rPr>
      </w:pPr>
      <w:r>
        <w:rPr>
          <w:rFonts w:cs="Times New Roman"/>
        </w:rPr>
        <w:t>In</w:t>
      </w:r>
      <w:r w:rsidR="00FC182A">
        <w:rPr>
          <w:rFonts w:cs="Times New Roman"/>
        </w:rPr>
        <w:t xml:space="preserve"> this study</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ed </w:t>
      </w:r>
      <w:r w:rsidR="0023608F">
        <w:rPr>
          <w:rFonts w:cs="Times New Roman"/>
        </w:rPr>
        <w:t>a</w:t>
      </w:r>
      <w:r w:rsidR="00FC182A">
        <w:rPr>
          <w:rFonts w:cs="Times New Roman"/>
        </w:rPr>
        <w:t>n</w:t>
      </w:r>
      <w:r w:rsidR="0023608F">
        <w:rPr>
          <w:rFonts w:cs="Times New Roman"/>
        </w:rPr>
        <w:t xml:space="preserve"> R package</w:t>
      </w:r>
      <w:r w:rsidR="009B12CE">
        <w:rPr>
          <w:rFonts w:cs="Times New Roman"/>
        </w:rPr>
        <w:t xml:space="preserve"> FishPhyloMaker,</w:t>
      </w:r>
      <w:r w:rsidR="0023608F">
        <w:rPr>
          <w:rFonts w:cs="Times New Roman"/>
        </w:rPr>
        <w:t xml:space="preserve"> that </w:t>
      </w:r>
      <w:r w:rsidR="00D34BF1">
        <w:rPr>
          <w:rFonts w:cs="Times New Roman"/>
        </w:rPr>
        <w:t>overcomes the main problems</w:t>
      </w:r>
      <w:r w:rsidR="009B12CE">
        <w:rPr>
          <w:rFonts w:cs="Times New Roman"/>
        </w:rPr>
        <w:t xml:space="preserve"> </w:t>
      </w:r>
      <w:r w:rsidR="00D34BF1">
        <w:rPr>
          <w:rFonts w:cs="Times New Roman"/>
        </w:rPr>
        <w:t xml:space="preserve">in the </w:t>
      </w:r>
      <w:r w:rsidR="00842CF0">
        <w:rPr>
          <w:rFonts w:cs="Times New Roman"/>
        </w:rPr>
        <w:t>obtention of phylogen</w:t>
      </w:r>
      <w:r w:rsidR="002C2B62">
        <w:rPr>
          <w:rFonts w:cs="Times New Roman"/>
        </w:rPr>
        <w:t>ies</w:t>
      </w:r>
      <w:r w:rsidR="00842CF0">
        <w:rPr>
          <w:rFonts w:cs="Times New Roman"/>
        </w:rPr>
        <w:t xml:space="preserve"> for finned-ray</w:t>
      </w:r>
      <w:r w:rsidR="00D34BF1">
        <w:rPr>
          <w:rFonts w:cs="Times New Roman"/>
        </w:rPr>
        <w:t xml:space="preserve"> fishes</w:t>
      </w:r>
      <w:r w:rsidR="00072900">
        <w:rPr>
          <w:rFonts w:cs="Times New Roman"/>
        </w:rPr>
        <w:t>: lack of reproducibility and the labor inte</w:t>
      </w:r>
      <w:r w:rsidR="00E778A3">
        <w:rPr>
          <w:rFonts w:cs="Times New Roman"/>
        </w:rPr>
        <w:t>n</w:t>
      </w:r>
      <w:r w:rsidR="00072900">
        <w:rPr>
          <w:rFonts w:cs="Times New Roman"/>
        </w:rPr>
        <w:t>siveness</w:t>
      </w:r>
      <w:r w:rsidR="00E778A3">
        <w:rPr>
          <w:rFonts w:cs="Times New Roman"/>
        </w:rPr>
        <w:t xml:space="preserve"> </w:t>
      </w:r>
      <w:r w:rsidR="00132A53">
        <w:rPr>
          <w:rFonts w:cs="Times New Roman"/>
        </w:rPr>
        <w:t xml:space="preserve">process </w:t>
      </w:r>
      <w:r w:rsidR="00E778A3">
        <w:rPr>
          <w:rFonts w:cs="Times New Roman"/>
        </w:rPr>
        <w:t>for construct large phylogenies</w:t>
      </w:r>
      <w:r w:rsidR="00AF0F83">
        <w:rPr>
          <w:rFonts w:cs="Times New Roman"/>
        </w:rPr>
        <w:t xml:space="preserve"> for specific local/regional pool of species</w:t>
      </w:r>
      <w:r w:rsidR="0023608F">
        <w:rPr>
          <w:rFonts w:cs="Times New Roman"/>
        </w:rPr>
        <w:t>. Th</w:t>
      </w:r>
      <w:r w:rsidR="0043783F">
        <w:rPr>
          <w:rFonts w:cs="Times New Roman"/>
        </w:rPr>
        <w:t xml:space="preserve">e package FishPhyloMaker </w:t>
      </w:r>
      <w:r w:rsidR="00B46919">
        <w:rPr>
          <w:rFonts w:cs="Times New Roman"/>
        </w:rPr>
        <w:t>allow</w:t>
      </w:r>
      <w:r w:rsidR="00D63805">
        <w:rPr>
          <w:rFonts w:cs="Times New Roman"/>
        </w:rPr>
        <w:t>s for</w:t>
      </w:r>
      <w:r w:rsidR="0043783F">
        <w:rPr>
          <w:rFonts w:cs="Times New Roman"/>
        </w:rPr>
        <w:t xml:space="preserve"> the </w:t>
      </w:r>
      <w:r w:rsidR="00D63805">
        <w:rPr>
          <w:rFonts w:cs="Times New Roman"/>
        </w:rPr>
        <w:t xml:space="preserve">construction of a </w:t>
      </w:r>
      <w:r w:rsidR="00782C4F">
        <w:rPr>
          <w:rFonts w:cs="Times New Roman"/>
        </w:rPr>
        <w:t>phylogenetic tree for Actynopter</w:t>
      </w:r>
      <w:r w:rsidR="00D63805">
        <w:rPr>
          <w:rFonts w:cs="Times New Roman"/>
        </w:rPr>
        <w:t>y</w:t>
      </w:r>
      <w:r w:rsidR="00782C4F">
        <w:rPr>
          <w:rFonts w:cs="Times New Roman"/>
        </w:rPr>
        <w:t xml:space="preserve">gii species </w:t>
      </w:r>
      <w:r w:rsidR="004F5478">
        <w:rPr>
          <w:rFonts w:cs="Times New Roman"/>
        </w:rPr>
        <w:t xml:space="preserve">containing </w:t>
      </w:r>
      <w:r w:rsidR="00997014">
        <w:rPr>
          <w:rFonts w:cs="Times New Roman"/>
        </w:rPr>
        <w:t>local</w:t>
      </w:r>
      <w:r w:rsidR="004F5478">
        <w:rPr>
          <w:rFonts w:cs="Times New Roman"/>
        </w:rPr>
        <w:t>/regional</w:t>
      </w:r>
      <w:r w:rsidR="00997014">
        <w:rPr>
          <w:rFonts w:cs="Times New Roman"/>
        </w:rPr>
        <w:t xml:space="preserve"> species informed by </w:t>
      </w:r>
      <w:r w:rsidR="00904D90">
        <w:rPr>
          <w:rFonts w:cs="Times New Roman"/>
        </w:rPr>
        <w:t>the user</w:t>
      </w:r>
      <w:r w:rsidR="00E778A3">
        <w:rPr>
          <w:rFonts w:cs="Times New Roman"/>
        </w:rPr>
        <w:t xml:space="preserve">. Furthermore, </w:t>
      </w:r>
      <w:r w:rsidR="00D5138C">
        <w:rPr>
          <w:rFonts w:cs="Times New Roman"/>
        </w:rPr>
        <w:t xml:space="preserve">we </w:t>
      </w:r>
      <w:ins w:id="71" w:author="Aline Richter" w:date="2021-04-28T17:41:00Z">
        <w:r w:rsidR="00054D7C">
          <w:rPr>
            <w:rFonts w:cs="Times New Roman"/>
          </w:rPr>
          <w:t>compare</w:t>
        </w:r>
      </w:ins>
      <w:ins w:id="72" w:author="Aline Richter" w:date="2021-04-28T17:37:00Z">
        <w:r w:rsidR="00054D7C">
          <w:rPr>
            <w:rFonts w:cs="Times New Roman"/>
          </w:rPr>
          <w:t xml:space="preserve"> an index of phylogenetic diversity (PD) calculated with the </w:t>
        </w:r>
      </w:ins>
      <w:ins w:id="73" w:author="Aline Richter" w:date="2021-04-28T17:38:00Z">
        <w:r w:rsidR="00054D7C">
          <w:rPr>
            <w:rFonts w:cs="Times New Roman"/>
          </w:rPr>
          <w:t xml:space="preserve">most complete </w:t>
        </w:r>
      </w:ins>
      <w:ins w:id="74" w:author="Aline Richter" w:date="2021-04-28T17:37:00Z">
        <w:r w:rsidR="00054D7C">
          <w:rPr>
            <w:rFonts w:cs="Times New Roman"/>
          </w:rPr>
          <w:t xml:space="preserve">phylogenetic </w:t>
        </w:r>
      </w:ins>
      <w:ins w:id="75" w:author="Aline Richter" w:date="2021-04-28T17:38:00Z">
        <w:r w:rsidR="00054D7C">
          <w:rPr>
            <w:rFonts w:cs="Times New Roman"/>
          </w:rPr>
          <w:t xml:space="preserve">tree available with </w:t>
        </w:r>
      </w:ins>
      <w:ins w:id="76" w:author="Aline Richter" w:date="2021-04-28T17:39:00Z">
        <w:r w:rsidR="00054D7C">
          <w:rPr>
            <w:rFonts w:cs="Times New Roman"/>
          </w:rPr>
          <w:t>a tree constructed with the FishPhyloM</w:t>
        </w:r>
      </w:ins>
      <w:ins w:id="77" w:author="Aline Richter" w:date="2021-04-28T17:40:00Z">
        <w:r w:rsidR="00054D7C">
          <w:rPr>
            <w:rFonts w:cs="Times New Roman"/>
          </w:rPr>
          <w:t>aker</w:t>
        </w:r>
      </w:ins>
      <w:ins w:id="78" w:author="Aline Richter" w:date="2021-04-28T17:41:00Z">
        <w:r w:rsidR="00054D7C">
          <w:rPr>
            <w:rFonts w:cs="Times New Roman"/>
          </w:rPr>
          <w:t xml:space="preserve">. This comparison </w:t>
        </w:r>
      </w:ins>
      <w:ins w:id="79" w:author="Aline Richter" w:date="2021-04-28T17:49:00Z">
        <w:r w:rsidR="00FA67C3">
          <w:rPr>
            <w:rFonts w:cs="Times New Roman"/>
          </w:rPr>
          <w:t>makes</w:t>
        </w:r>
      </w:ins>
      <w:ins w:id="80" w:author="Aline Richter" w:date="2021-04-28T17:43:00Z">
        <w:r w:rsidR="00FA67C3">
          <w:rPr>
            <w:rFonts w:cs="Times New Roman"/>
          </w:rPr>
          <w:t xml:space="preserve"> clear</w:t>
        </w:r>
      </w:ins>
      <w:ins w:id="81" w:author="Aline Richter" w:date="2021-04-28T17:41:00Z">
        <w:r w:rsidR="00054D7C">
          <w:rPr>
            <w:rFonts w:cs="Times New Roman"/>
          </w:rPr>
          <w:t xml:space="preserve"> the importance of takin</w:t>
        </w:r>
      </w:ins>
      <w:ins w:id="82" w:author="Aline Richter" w:date="2021-04-28T17:42:00Z">
        <w:r w:rsidR="00054D7C">
          <w:rPr>
            <w:rFonts w:cs="Times New Roman"/>
          </w:rPr>
          <w:t>g</w:t>
        </w:r>
      </w:ins>
      <w:ins w:id="83" w:author="Aline Richter" w:date="2021-04-28T17:41:00Z">
        <w:r w:rsidR="00054D7C">
          <w:rPr>
            <w:rFonts w:cs="Times New Roman"/>
          </w:rPr>
          <w:t xml:space="preserve"> into account </w:t>
        </w:r>
      </w:ins>
      <w:ins w:id="84" w:author="Aline Richter" w:date="2021-04-28T17:42:00Z">
        <w:r w:rsidR="00FA67C3">
          <w:rPr>
            <w:rFonts w:cs="Times New Roman"/>
          </w:rPr>
          <w:t>all species</w:t>
        </w:r>
      </w:ins>
      <w:ins w:id="85" w:author="Aline Richter" w:date="2021-04-28T17:43:00Z">
        <w:r w:rsidR="00FA67C3">
          <w:rPr>
            <w:rFonts w:cs="Times New Roman"/>
          </w:rPr>
          <w:t xml:space="preserve">/lineages </w:t>
        </w:r>
      </w:ins>
      <w:ins w:id="86" w:author="Aline Richter" w:date="2021-04-28T17:44:00Z">
        <w:r w:rsidR="00FA67C3">
          <w:rPr>
            <w:rFonts w:cs="Times New Roman"/>
          </w:rPr>
          <w:t>of a local/regional pool and for identify the regions when this gap is more pron</w:t>
        </w:r>
      </w:ins>
      <w:ins w:id="87" w:author="Aline Richter" w:date="2021-04-28T17:45:00Z">
        <w:r w:rsidR="00FA67C3">
          <w:rPr>
            <w:rFonts w:cs="Times New Roman"/>
          </w:rPr>
          <w:t>ounced.</w:t>
        </w:r>
      </w:ins>
      <w:ins w:id="88" w:author="Aline Richter" w:date="2021-04-28T17:42:00Z">
        <w:r w:rsidR="00FA67C3">
          <w:rPr>
            <w:rFonts w:cs="Times New Roman"/>
          </w:rPr>
          <w:t xml:space="preserve"> </w:t>
        </w:r>
      </w:ins>
      <w:del w:id="89" w:author="Aline Richter" w:date="2021-04-28T17:40:00Z">
        <w:r w:rsidR="00D5138C" w:rsidDel="00054D7C">
          <w:rPr>
            <w:rFonts w:cs="Times New Roman"/>
          </w:rPr>
          <w:delText>implemented</w:delText>
        </w:r>
        <w:r w:rsidR="00B31590" w:rsidDel="00054D7C">
          <w:rPr>
            <w:rFonts w:cs="Times New Roman"/>
          </w:rPr>
          <w:delText xml:space="preserve"> in the package</w:delText>
        </w:r>
        <w:r w:rsidR="00D5138C" w:rsidDel="00054D7C">
          <w:rPr>
            <w:rFonts w:cs="Times New Roman"/>
          </w:rPr>
          <w:delText xml:space="preserve"> a new method to </w:delText>
        </w:r>
        <w:r w:rsidR="00E778A3" w:rsidDel="00054D7C">
          <w:rPr>
            <w:rFonts w:cs="Times New Roman"/>
          </w:rPr>
          <w:delText>map Darwinian shortfalls</w:delText>
        </w:r>
        <w:r w:rsidR="007F116A" w:rsidDel="00054D7C">
          <w:rPr>
            <w:rFonts w:cs="Times New Roman"/>
          </w:rPr>
          <w:delText xml:space="preserve"> in the distribution of finned</w:delText>
        </w:r>
        <w:r w:rsidR="00AF0F83" w:rsidDel="00054D7C">
          <w:rPr>
            <w:rFonts w:cs="Times New Roman"/>
          </w:rPr>
          <w:delText>-ray</w:delText>
        </w:r>
        <w:r w:rsidR="007F116A" w:rsidDel="00054D7C">
          <w:rPr>
            <w:rFonts w:cs="Times New Roman"/>
          </w:rPr>
          <w:delText xml:space="preserve"> fishes</w:delText>
        </w:r>
        <w:r w:rsidR="00AF0F83" w:rsidDel="00054D7C">
          <w:rPr>
            <w:rFonts w:cs="Times New Roman"/>
          </w:rPr>
          <w:delText>.</w:delText>
        </w:r>
      </w:del>
    </w:p>
    <w:p w14:paraId="1977780D" w14:textId="0A79C48B" w:rsidR="0024357D" w:rsidRPr="005C6190" w:rsidRDefault="003E0A35" w:rsidP="00286956">
      <w:pPr>
        <w:pStyle w:val="Ttulo1"/>
      </w:pPr>
      <w:r>
        <w:t xml:space="preserve">Inside the fish: overview </w:t>
      </w:r>
      <w:r w:rsidR="00525CA7">
        <w:t>of FishPhyloMaker</w:t>
      </w:r>
      <w:ins w:id="90" w:author="Aline Richter" w:date="2021-04-28T17:52:00Z">
        <w:r w:rsidR="00A93439">
          <w:t xml:space="preserve"> package</w:t>
        </w:r>
      </w:ins>
    </w:p>
    <w:p w14:paraId="5879D69F" w14:textId="38B83752" w:rsidR="008D3215" w:rsidRDefault="00DC6EF6" w:rsidP="00254D59">
      <w:pPr>
        <w:rPr>
          <w:ins w:id="91" w:author="Aline Richter" w:date="2021-04-29T10:27:00Z"/>
          <w:rFonts w:cs="Times New Roman"/>
        </w:rPr>
      </w:pPr>
      <w:r>
        <w:rPr>
          <w:rFonts w:cs="Times New Roman"/>
        </w:rPr>
        <w:t>FishPhyl</w:t>
      </w:r>
      <w:r w:rsidR="002E06C5">
        <w:rPr>
          <w:rFonts w:cs="Times New Roman"/>
        </w:rPr>
        <w:t>oMaker is a</w:t>
      </w:r>
      <w:r w:rsidR="00311A82">
        <w:rPr>
          <w:rFonts w:cs="Times New Roman"/>
        </w:rPr>
        <w:t xml:space="preserve"> freely </w:t>
      </w:r>
      <w:r w:rsidR="002E06C5">
        <w:rPr>
          <w:rFonts w:cs="Times New Roman"/>
        </w:rPr>
        <w:t xml:space="preserve">R package that has two </w:t>
      </w:r>
      <w:r w:rsidR="00AD089F">
        <w:rPr>
          <w:rFonts w:cs="Times New Roman"/>
        </w:rPr>
        <w:t xml:space="preserve">main </w:t>
      </w:r>
      <w:r w:rsidR="002E06C5">
        <w:rPr>
          <w:rFonts w:cs="Times New Roman"/>
        </w:rPr>
        <w:t>functions, FishTaxaMaker</w:t>
      </w:r>
      <w:r w:rsidR="00EC5AED">
        <w:rPr>
          <w:rFonts w:cs="Times New Roman"/>
        </w:rPr>
        <w:t>()</w:t>
      </w:r>
      <w:r w:rsidR="00311A82">
        <w:rPr>
          <w:rFonts w:cs="Times New Roman"/>
        </w:rPr>
        <w:t xml:space="preserve"> and FishPhyloMaker</w:t>
      </w:r>
      <w:r w:rsidR="00EC5AED">
        <w:rPr>
          <w:rFonts w:cs="Times New Roman"/>
        </w:rPr>
        <w:t>()</w:t>
      </w:r>
      <w:ins w:id="92" w:author="Aline Richter" w:date="2021-04-29T17:31:00Z">
        <w:r w:rsidR="005F15AC">
          <w:rPr>
            <w:rFonts w:cs="Times New Roman"/>
          </w:rPr>
          <w:t>.</w:t>
        </w:r>
      </w:ins>
      <w:r w:rsidR="002570C7">
        <w:rPr>
          <w:rFonts w:cs="Times New Roman"/>
        </w:rPr>
        <w:t xml:space="preserve"> </w:t>
      </w:r>
      <w:ins w:id="93" w:author="Aline Richter" w:date="2021-04-29T17:31:00Z">
        <w:r w:rsidR="005F15AC">
          <w:rPr>
            <w:rFonts w:cs="Times New Roman"/>
          </w:rPr>
          <w:t>Below</w:t>
        </w:r>
      </w:ins>
      <w:ins w:id="94" w:author="Aline Richter" w:date="2021-04-29T17:33:00Z">
        <w:r w:rsidR="005F15AC">
          <w:rPr>
            <w:rFonts w:cs="Times New Roman"/>
          </w:rPr>
          <w:t>,</w:t>
        </w:r>
      </w:ins>
      <w:ins w:id="95" w:author="Aline Richter" w:date="2021-04-29T17:31:00Z">
        <w:r w:rsidR="005F15AC">
          <w:rPr>
            <w:rFonts w:cs="Times New Roman"/>
          </w:rPr>
          <w:t xml:space="preserve"> we describe </w:t>
        </w:r>
      </w:ins>
      <w:ins w:id="96" w:author="Aline Richter" w:date="2021-04-29T17:33:00Z">
        <w:r w:rsidR="005F15AC">
          <w:rPr>
            <w:rFonts w:cs="Times New Roman"/>
          </w:rPr>
          <w:t>these two functions</w:t>
        </w:r>
      </w:ins>
      <w:ins w:id="97" w:author="Aline Richter" w:date="2021-04-29T17:31:00Z">
        <w:r w:rsidR="005F15AC">
          <w:rPr>
            <w:rFonts w:cs="Times New Roman"/>
          </w:rPr>
          <w:t xml:space="preserve"> highlighting the input data, intermediate steps and output objects. </w:t>
        </w:r>
      </w:ins>
      <w:ins w:id="98" w:author="Aline Richter" w:date="2021-04-29T17:37:00Z">
        <w:r w:rsidR="007E4AA4">
          <w:rPr>
            <w:rFonts w:cs="Times New Roman"/>
          </w:rPr>
          <w:t xml:space="preserve">A briefly description of </w:t>
        </w:r>
      </w:ins>
      <w:ins w:id="99" w:author="Aline Richter" w:date="2021-04-29T17:38:00Z">
        <w:r w:rsidR="007E4AA4">
          <w:rPr>
            <w:rFonts w:cs="Times New Roman"/>
          </w:rPr>
          <w:t>all</w:t>
        </w:r>
      </w:ins>
      <w:ins w:id="100" w:author="Aline Richter" w:date="2021-04-29T17:37:00Z">
        <w:r w:rsidR="007E4AA4">
          <w:rPr>
            <w:rFonts w:cs="Times New Roman"/>
          </w:rPr>
          <w:t xml:space="preserve"> function </w:t>
        </w:r>
      </w:ins>
      <w:ins w:id="101" w:author="Aline Richter" w:date="2021-04-29T17:38:00Z">
        <w:r w:rsidR="007E4AA4">
          <w:rPr>
            <w:rFonts w:cs="Times New Roman"/>
          </w:rPr>
          <w:t>of the package is presented in Table 1</w:t>
        </w:r>
      </w:ins>
      <w:del w:id="102" w:author="Aline Richter" w:date="2021-04-29T17:38:00Z">
        <w:r w:rsidR="002570C7" w:rsidDel="007E4AA4">
          <w:rPr>
            <w:rFonts w:cs="Times New Roman"/>
          </w:rPr>
          <w:delText>(Table 1 prese</w:delText>
        </w:r>
        <w:r w:rsidR="00C23B5D" w:rsidDel="007E4AA4">
          <w:rPr>
            <w:rFonts w:cs="Times New Roman"/>
          </w:rPr>
          <w:delText>nt a list of all functions present in the package</w:delText>
        </w:r>
        <w:r w:rsidR="002570C7" w:rsidDel="007E4AA4">
          <w:rPr>
            <w:rFonts w:cs="Times New Roman"/>
          </w:rPr>
          <w:delText>)</w:delText>
        </w:r>
        <w:r w:rsidR="00311A82" w:rsidDel="007E4AA4">
          <w:rPr>
            <w:rFonts w:cs="Times New Roman"/>
          </w:rPr>
          <w:delText>.</w:delText>
        </w:r>
      </w:del>
      <w:del w:id="103" w:author="Aline Richter" w:date="2021-04-29T17:31:00Z">
        <w:r w:rsidR="00311A82" w:rsidDel="005F15AC">
          <w:rPr>
            <w:rFonts w:cs="Times New Roman"/>
          </w:rPr>
          <w:delText xml:space="preserve"> </w:delText>
        </w:r>
      </w:del>
      <w:ins w:id="104" w:author="Aline Richter" w:date="2021-04-29T10:27:00Z">
        <w:r w:rsidR="008D3215">
          <w:rPr>
            <w:rFonts w:cs="Times New Roman"/>
          </w:rPr>
          <w:t>.</w:t>
        </w:r>
      </w:ins>
    </w:p>
    <w:p w14:paraId="55DB1393" w14:textId="4653457E" w:rsidR="008D3215" w:rsidRDefault="008D3215" w:rsidP="00254D59">
      <w:pPr>
        <w:rPr>
          <w:ins w:id="105" w:author="Aline Richter" w:date="2021-04-29T10:28:00Z"/>
          <w:rFonts w:cs="Times New Roman"/>
        </w:rPr>
      </w:pPr>
      <w:ins w:id="106" w:author="Aline Richter" w:date="2021-04-29T10:27:00Z">
        <w:r w:rsidRPr="008D3215">
          <w:rPr>
            <w:rFonts w:cs="Times New Roman"/>
            <w:i/>
            <w:iCs/>
            <w:rPrChange w:id="107" w:author="Aline Richter" w:date="2021-04-29T10:28:00Z">
              <w:rPr>
                <w:rFonts w:cs="Times New Roman"/>
              </w:rPr>
            </w:rPrChange>
          </w:rPr>
          <w:t>FishTaxaMa</w:t>
        </w:r>
      </w:ins>
      <w:ins w:id="108" w:author="Aline Richter" w:date="2021-04-29T10:28:00Z">
        <w:r w:rsidRPr="008D3215">
          <w:rPr>
            <w:rFonts w:cs="Times New Roman"/>
            <w:i/>
            <w:iCs/>
            <w:rPrChange w:id="109" w:author="Aline Richter" w:date="2021-04-29T10:28:00Z">
              <w:rPr>
                <w:rFonts w:cs="Times New Roman"/>
              </w:rPr>
            </w:rPrChange>
          </w:rPr>
          <w:t>ker()</w:t>
        </w:r>
      </w:ins>
    </w:p>
    <w:p w14:paraId="323F08EB" w14:textId="0E0EE844" w:rsidR="00BE7FCC" w:rsidRDefault="008D3215" w:rsidP="00A51A65">
      <w:pPr>
        <w:rPr>
          <w:rFonts w:cs="Times New Roman"/>
        </w:rPr>
      </w:pPr>
      <w:ins w:id="110" w:author="Aline Richter" w:date="2021-04-29T10:28:00Z">
        <w:r>
          <w:rPr>
            <w:rFonts w:cs="Times New Roman"/>
          </w:rPr>
          <w:t xml:space="preserve">The input data </w:t>
        </w:r>
      </w:ins>
      <w:ins w:id="111" w:author="Aline Richter" w:date="2021-04-29T10:31:00Z">
        <w:r>
          <w:rPr>
            <w:rFonts w:cs="Times New Roman"/>
          </w:rPr>
          <w:t xml:space="preserve">could be </w:t>
        </w:r>
      </w:ins>
      <w:ins w:id="112" w:author="Aline Richter" w:date="2021-04-29T10:28:00Z">
        <w:r>
          <w:rPr>
            <w:rFonts w:cs="Times New Roman"/>
          </w:rPr>
          <w:t xml:space="preserve">a </w:t>
        </w:r>
      </w:ins>
      <w:ins w:id="113" w:author="Aline Richter" w:date="2021-04-29T10:31:00Z">
        <w:r>
          <w:rPr>
            <w:rFonts w:cs="Times New Roman"/>
          </w:rPr>
          <w:t xml:space="preserve">string </w:t>
        </w:r>
      </w:ins>
      <w:ins w:id="114" w:author="Aline Richter" w:date="2021-04-29T10:32:00Z">
        <w:r>
          <w:rPr>
            <w:rFonts w:cs="Times New Roman"/>
          </w:rPr>
          <w:t xml:space="preserve">or a data frame </w:t>
        </w:r>
      </w:ins>
      <w:ins w:id="115" w:author="Aline Richter" w:date="2021-04-29T10:31:00Z">
        <w:r>
          <w:rPr>
            <w:rFonts w:cs="Times New Roman"/>
          </w:rPr>
          <w:t xml:space="preserve">with </w:t>
        </w:r>
      </w:ins>
      <w:ins w:id="116" w:author="Aline Richter" w:date="2021-04-29T10:28:00Z">
        <w:r>
          <w:rPr>
            <w:rFonts w:cs="Times New Roman"/>
          </w:rPr>
          <w:t>species list</w:t>
        </w:r>
      </w:ins>
      <w:ins w:id="117" w:author="Aline Richter" w:date="2021-04-29T10:31:00Z">
        <w:r>
          <w:rPr>
            <w:rFonts w:cs="Times New Roman"/>
          </w:rPr>
          <w:t xml:space="preserve"> </w:t>
        </w:r>
      </w:ins>
      <w:ins w:id="118" w:author="Aline Richter" w:date="2021-04-29T10:28:00Z">
        <w:r>
          <w:rPr>
            <w:rFonts w:cs="Times New Roman"/>
          </w:rPr>
          <w:t>from the regional pool</w:t>
        </w:r>
      </w:ins>
      <w:ins w:id="119" w:author="Aline Richter" w:date="2021-04-29T10:32:00Z">
        <w:r>
          <w:rPr>
            <w:rFonts w:cs="Times New Roman"/>
          </w:rPr>
          <w:t xml:space="preserve"> or a</w:t>
        </w:r>
      </w:ins>
      <w:ins w:id="120" w:author="Aline Richter" w:date="2021-04-29T10:38:00Z">
        <w:r w:rsidR="0000240D">
          <w:rPr>
            <w:rFonts w:cs="Times New Roman"/>
          </w:rPr>
          <w:t>n</w:t>
        </w:r>
      </w:ins>
      <w:ins w:id="121" w:author="Aline Richter" w:date="2021-04-29T10:32:00Z">
        <w:r>
          <w:rPr>
            <w:rFonts w:cs="Times New Roman"/>
          </w:rPr>
          <w:t xml:space="preserve"> occurrence </w:t>
        </w:r>
      </w:ins>
      <w:ins w:id="122" w:author="Aline Richter" w:date="2021-04-29T10:33:00Z">
        <w:r>
          <w:rPr>
            <w:rFonts w:cs="Times New Roman"/>
          </w:rPr>
          <w:t>matrix, whit sites in rows and species in columns</w:t>
        </w:r>
      </w:ins>
      <w:ins w:id="123" w:author="Aline Richter" w:date="2021-04-29T10:28:00Z">
        <w:r>
          <w:rPr>
            <w:rFonts w:cs="Times New Roman"/>
          </w:rPr>
          <w:t>.</w:t>
        </w:r>
      </w:ins>
      <w:ins w:id="124" w:author="Aline Richter" w:date="2021-04-29T10:33:00Z">
        <w:r>
          <w:rPr>
            <w:rFonts w:cs="Times New Roman"/>
          </w:rPr>
          <w:t xml:space="preserve"> </w:t>
        </w:r>
      </w:ins>
      <w:ins w:id="125" w:author="Aline Richter" w:date="2021-04-29T10:34:00Z">
        <w:r w:rsidR="0000240D">
          <w:rPr>
            <w:rFonts w:cs="Times New Roman"/>
          </w:rPr>
          <w:t>The only requirement is that</w:t>
        </w:r>
      </w:ins>
      <w:ins w:id="126" w:author="Aline Richter" w:date="2021-04-29T10:35:00Z">
        <w:r w:rsidR="0000240D">
          <w:rPr>
            <w:rFonts w:cs="Times New Roman"/>
          </w:rPr>
          <w:t xml:space="preserve"> genus and </w:t>
        </w:r>
      </w:ins>
      <w:ins w:id="127" w:author="Aline Richter" w:date="2021-04-29T10:36:00Z">
        <w:r w:rsidR="0000240D">
          <w:rPr>
            <w:rFonts w:cs="Times New Roman"/>
          </w:rPr>
          <w:t xml:space="preserve">specific epithet (or even the subspecies) </w:t>
        </w:r>
      </w:ins>
      <w:ins w:id="128" w:author="Aline Richter" w:date="2021-04-29T10:37:00Z">
        <w:r w:rsidR="0000240D">
          <w:rPr>
            <w:rFonts w:cs="Times New Roman"/>
          </w:rPr>
          <w:t xml:space="preserve">must be separated by underline (eg. </w:t>
        </w:r>
        <w:r w:rsidR="0000240D" w:rsidRPr="0000240D">
          <w:rPr>
            <w:rFonts w:cs="Times New Roman"/>
            <w:i/>
            <w:iCs/>
            <w:rPrChange w:id="129" w:author="Aline Richter" w:date="2021-04-29T10:38:00Z">
              <w:rPr>
                <w:rFonts w:cs="Times New Roman"/>
              </w:rPr>
            </w:rPrChange>
          </w:rPr>
          <w:t>Genus</w:t>
        </w:r>
        <w:r w:rsidR="0000240D">
          <w:rPr>
            <w:rFonts w:cs="Times New Roman"/>
          </w:rPr>
          <w:t>_</w:t>
        </w:r>
        <w:r w:rsidR="0000240D" w:rsidRPr="0000240D">
          <w:rPr>
            <w:rFonts w:cs="Times New Roman"/>
            <w:i/>
            <w:iCs/>
            <w:rPrChange w:id="130" w:author="Aline Richter" w:date="2021-04-29T10:37:00Z">
              <w:rPr>
                <w:rFonts w:cs="Times New Roman"/>
              </w:rPr>
            </w:rPrChange>
          </w:rPr>
          <w:t>epithet</w:t>
        </w:r>
        <w:r w:rsidR="0000240D">
          <w:rPr>
            <w:rFonts w:cs="Times New Roman"/>
          </w:rPr>
          <w:t>)</w:t>
        </w:r>
      </w:ins>
      <w:ins w:id="131" w:author="Aline Richter" w:date="2021-04-29T10:38:00Z">
        <w:r w:rsidR="0000240D">
          <w:rPr>
            <w:rFonts w:cs="Times New Roman"/>
          </w:rPr>
          <w:t>.</w:t>
        </w:r>
      </w:ins>
      <w:ins w:id="132" w:author="Aline Richter" w:date="2021-04-29T10:28:00Z">
        <w:r>
          <w:rPr>
            <w:rFonts w:cs="Times New Roman"/>
          </w:rPr>
          <w:t xml:space="preserve"> </w:t>
        </w:r>
      </w:ins>
      <w:ins w:id="133" w:author="Aline Richter" w:date="2021-04-29T10:39:00Z">
        <w:r w:rsidR="0000240D">
          <w:rPr>
            <w:rFonts w:cs="Times New Roman"/>
          </w:rPr>
          <w:t xml:space="preserve">The function thus search the user data </w:t>
        </w:r>
      </w:ins>
      <w:ins w:id="134" w:author="Aline Richter" w:date="2021-04-29T10:40:00Z">
        <w:r w:rsidR="0000240D">
          <w:rPr>
            <w:rFonts w:cs="Times New Roman"/>
          </w:rPr>
          <w:t xml:space="preserve">in the Fishbase database (Froese and Pauly, 2006) employing functions available into rfishbase </w:t>
        </w:r>
      </w:ins>
      <w:ins w:id="135" w:author="Aline Richter" w:date="2021-04-29T10:41:00Z">
        <w:r w:rsidR="0000240D">
          <w:rPr>
            <w:rFonts w:cs="Times New Roman"/>
          </w:rPr>
          <w:t xml:space="preserve">package </w:t>
        </w:r>
      </w:ins>
      <w:ins w:id="136" w:author="Aline Richter" w:date="2021-04-29T10:40:00Z">
        <w:r w:rsidR="0000240D">
          <w:rPr>
            <w:rFonts w:cs="Times New Roman"/>
          </w:rPr>
          <w:fldChar w:fldCharType="begin" w:fldLock="1"/>
        </w:r>
        <w:r w:rsidR="0000240D">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00240D">
          <w:rPr>
            <w:rFonts w:cs="Times New Roman"/>
          </w:rPr>
          <w:fldChar w:fldCharType="end"/>
        </w:r>
      </w:ins>
      <w:ins w:id="137" w:author="Aline Richter" w:date="2021-04-29T10:41:00Z">
        <w:r w:rsidR="0000240D">
          <w:rPr>
            <w:rFonts w:cs="Times New Roman"/>
          </w:rPr>
          <w:t xml:space="preserve">. This search </w:t>
        </w:r>
      </w:ins>
      <w:ins w:id="138" w:author="Aline Richter" w:date="2021-04-29T10:42:00Z">
        <w:r w:rsidR="0000240D">
          <w:rPr>
            <w:rFonts w:cs="Times New Roman"/>
          </w:rPr>
          <w:t>consists</w:t>
        </w:r>
      </w:ins>
      <w:ins w:id="139" w:author="Aline Richter" w:date="2021-04-29T10:41:00Z">
        <w:r w:rsidR="0000240D">
          <w:rPr>
            <w:rFonts w:cs="Times New Roman"/>
          </w:rPr>
          <w:t xml:space="preserve"> in find </w:t>
        </w:r>
      </w:ins>
      <w:ins w:id="140" w:author="Aline Richter" w:date="2021-04-29T10:42:00Z">
        <w:r w:rsidR="0000240D">
          <w:rPr>
            <w:rFonts w:cs="Times New Roman"/>
          </w:rPr>
          <w:t xml:space="preserve">and classify </w:t>
        </w:r>
      </w:ins>
      <w:ins w:id="141" w:author="Aline Richter" w:date="2021-04-29T10:41:00Z">
        <w:r w:rsidR="0000240D">
          <w:rPr>
            <w:rFonts w:cs="Times New Roman"/>
          </w:rPr>
          <w:t xml:space="preserve">the </w:t>
        </w:r>
      </w:ins>
      <w:ins w:id="142" w:author="Aline Richter" w:date="2021-04-29T10:42:00Z">
        <w:r w:rsidR="0000240D">
          <w:rPr>
            <w:rFonts w:cs="Times New Roman"/>
          </w:rPr>
          <w:t>species list provided by</w:t>
        </w:r>
      </w:ins>
      <w:ins w:id="143" w:author="Aline Richter" w:date="2021-04-29T10:43:00Z">
        <w:r w:rsidR="0000240D">
          <w:rPr>
            <w:rFonts w:cs="Times New Roman"/>
          </w:rPr>
          <w:t xml:space="preserve"> </w:t>
        </w:r>
      </w:ins>
      <w:ins w:id="144" w:author="Aline Richter" w:date="2021-04-29T10:44:00Z">
        <w:r w:rsidR="00AD2B08">
          <w:rPr>
            <w:rFonts w:cs="Times New Roman"/>
          </w:rPr>
          <w:t xml:space="preserve">user </w:t>
        </w:r>
      </w:ins>
      <w:ins w:id="145" w:author="Aline Richter" w:date="2021-04-29T10:43:00Z">
        <w:r w:rsidR="0000240D">
          <w:rPr>
            <w:rFonts w:cs="Times New Roman"/>
          </w:rPr>
          <w:t xml:space="preserve">as valid names or </w:t>
        </w:r>
      </w:ins>
      <w:ins w:id="146" w:author="Aline Richter" w:date="2021-04-29T10:44:00Z">
        <w:r w:rsidR="0000240D">
          <w:rPr>
            <w:rFonts w:cs="Times New Roman"/>
          </w:rPr>
          <w:t>synonymies</w:t>
        </w:r>
        <w:r w:rsidR="00AD2B08">
          <w:rPr>
            <w:rFonts w:cs="Times New Roman"/>
          </w:rPr>
          <w:t>. If the provided name is a synonymy</w:t>
        </w:r>
      </w:ins>
      <w:ins w:id="147" w:author="Aline Richter" w:date="2021-04-29T10:45:00Z">
        <w:r w:rsidR="00AD2B08">
          <w:rPr>
            <w:rFonts w:cs="Times New Roman"/>
          </w:rPr>
          <w:t>,</w:t>
        </w:r>
      </w:ins>
      <w:ins w:id="148" w:author="Aline Richter" w:date="2021-04-29T10:44:00Z">
        <w:r w:rsidR="00AD2B08">
          <w:rPr>
            <w:rFonts w:cs="Times New Roman"/>
          </w:rPr>
          <w:t xml:space="preserve"> so the functions put i</w:t>
        </w:r>
      </w:ins>
      <w:ins w:id="149" w:author="Aline Richter" w:date="2021-04-29T10:45:00Z">
        <w:r w:rsidR="00AD2B08">
          <w:rPr>
            <w:rFonts w:cs="Times New Roman"/>
          </w:rPr>
          <w:t xml:space="preserve">n a new column the </w:t>
        </w:r>
        <w:r w:rsidR="00AD2B08">
          <w:rPr>
            <w:rFonts w:cs="Times New Roman"/>
          </w:rPr>
          <w:lastRenderedPageBreak/>
          <w:t>valid name from the species according with Fishbase.</w:t>
        </w:r>
      </w:ins>
      <w:ins w:id="150" w:author="Aline Richter" w:date="2021-04-29T10:42:00Z">
        <w:r w:rsidR="0000240D">
          <w:rPr>
            <w:rFonts w:cs="Times New Roman"/>
          </w:rPr>
          <w:t xml:space="preserve"> </w:t>
        </w:r>
      </w:ins>
      <w:ins w:id="151" w:author="Aline Richter" w:date="2021-04-29T10:46:00Z">
        <w:r w:rsidR="00AD2B08">
          <w:rPr>
            <w:rFonts w:cs="Times New Roman"/>
          </w:rPr>
          <w:t>Sp</w:t>
        </w:r>
      </w:ins>
      <w:del w:id="152" w:author="Aline Richter" w:date="2021-04-29T10:46:00Z">
        <w:r w:rsidR="00311A82" w:rsidDel="00AD2B08">
          <w:rPr>
            <w:rFonts w:cs="Times New Roman"/>
          </w:rPr>
          <w:delText>The first</w:delText>
        </w:r>
        <w:r w:rsidR="002E06C5" w:rsidDel="00AD2B08">
          <w:rPr>
            <w:rFonts w:cs="Times New Roman"/>
          </w:rPr>
          <w:delText xml:space="preserve"> </w:delText>
        </w:r>
        <w:r w:rsidR="00E67481" w:rsidDel="00AD2B08">
          <w:rPr>
            <w:rFonts w:cs="Times New Roman"/>
          </w:rPr>
          <w:delText>generate</w:delText>
        </w:r>
        <w:r w:rsidR="002E06C5" w:rsidDel="00AD2B08">
          <w:rPr>
            <w:rFonts w:cs="Times New Roman"/>
          </w:rPr>
          <w:delText xml:space="preserve"> a data frame from fish</w:delText>
        </w:r>
        <w:r w:rsidR="00063105" w:rsidDel="00AD2B08">
          <w:rPr>
            <w:rFonts w:cs="Times New Roman"/>
          </w:rPr>
          <w:delText xml:space="preserve"> species name</w:delText>
        </w:r>
        <w:r w:rsidR="00311A82" w:rsidDel="00AD2B08">
          <w:rPr>
            <w:rFonts w:cs="Times New Roman"/>
          </w:rPr>
          <w:delText>s</w:delText>
        </w:r>
        <w:r w:rsidR="00063105" w:rsidDel="00AD2B08">
          <w:rPr>
            <w:rFonts w:cs="Times New Roman"/>
          </w:rPr>
          <w:delText xml:space="preserve"> provided by the user, checking </w:delText>
        </w:r>
        <w:r w:rsidR="00311A82" w:rsidDel="00AD2B08">
          <w:rPr>
            <w:rFonts w:cs="Times New Roman"/>
          </w:rPr>
          <w:delText>the vali</w:delText>
        </w:r>
        <w:r w:rsidR="00E368F6" w:rsidDel="00AD2B08">
          <w:rPr>
            <w:rFonts w:cs="Times New Roman"/>
          </w:rPr>
          <w:delText xml:space="preserve">dity of </w:delText>
        </w:r>
        <w:r w:rsidR="00BA4298" w:rsidDel="00AD2B08">
          <w:rPr>
            <w:rFonts w:cs="Times New Roman"/>
          </w:rPr>
          <w:delText xml:space="preserve">the species </w:delText>
        </w:r>
        <w:r w:rsidR="00063105" w:rsidDel="00AD2B08">
          <w:rPr>
            <w:rFonts w:cs="Times New Roman"/>
          </w:rPr>
          <w:delText xml:space="preserve">names </w:delText>
        </w:r>
        <w:r w:rsidR="00E368F6" w:rsidDel="00AD2B08">
          <w:rPr>
            <w:rFonts w:cs="Times New Roman"/>
          </w:rPr>
          <w:delText>by using the information presented in</w:delText>
        </w:r>
      </w:del>
      <w:del w:id="153" w:author="Aline Richter" w:date="2021-04-29T10:40:00Z">
        <w:r w:rsidR="00063105" w:rsidDel="0000240D">
          <w:rPr>
            <w:rFonts w:cs="Times New Roman"/>
          </w:rPr>
          <w:delText xml:space="preserve"> Fishbase database </w:delText>
        </w:r>
        <w:r w:rsidR="007E343E" w:rsidDel="0000240D">
          <w:rPr>
            <w:rFonts w:cs="Times New Roman"/>
          </w:rPr>
          <w:delText>(Froese and Pauly, 2006)</w:delText>
        </w:r>
        <w:r w:rsidR="00E368F6" w:rsidDel="0000240D">
          <w:rPr>
            <w:rFonts w:cs="Times New Roman"/>
          </w:rPr>
          <w:delText xml:space="preserve"> through the package rfishbase</w:delText>
        </w:r>
        <w:r w:rsidR="00C457E2" w:rsidDel="0000240D">
          <w:rPr>
            <w:rFonts w:cs="Times New Roman"/>
          </w:rPr>
          <w:delText xml:space="preserve"> </w:delText>
        </w:r>
        <w:r w:rsidR="00C457E2" w:rsidDel="0000240D">
          <w:rPr>
            <w:rFonts w:cs="Times New Roman"/>
          </w:rPr>
          <w:fldChar w:fldCharType="begin" w:fldLock="1"/>
        </w:r>
        <w:r w:rsidR="009E4287" w:rsidRPr="00AD2B08" w:rsidDel="0000240D">
          <w:rPr>
            <w:rFonts w:cs="Times New Roman"/>
          </w:rPr>
          <w:del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delInstrText>
        </w:r>
        <w:r w:rsidR="00C457E2" w:rsidDel="0000240D">
          <w:rPr>
            <w:rFonts w:cs="Times New Roman"/>
          </w:rPr>
          <w:fldChar w:fldCharType="separate"/>
        </w:r>
        <w:r w:rsidR="00C457E2" w:rsidRPr="00C457E2" w:rsidDel="0000240D">
          <w:rPr>
            <w:rFonts w:cs="Times New Roman"/>
            <w:noProof/>
          </w:rPr>
          <w:delText>(Boettiger et al., 2012)</w:delText>
        </w:r>
        <w:r w:rsidR="00C457E2" w:rsidDel="0000240D">
          <w:rPr>
            <w:rFonts w:cs="Times New Roman"/>
          </w:rPr>
          <w:fldChar w:fldCharType="end"/>
        </w:r>
      </w:del>
      <w:del w:id="154" w:author="Aline Richter" w:date="2021-04-29T10:46:00Z">
        <w:r w:rsidR="002F2B7A" w:rsidDel="00AD2B08">
          <w:rPr>
            <w:rFonts w:cs="Times New Roman"/>
          </w:rPr>
          <w:delText xml:space="preserve">. </w:delText>
        </w:r>
        <w:r w:rsidR="00E9454D" w:rsidDel="00AD2B08">
          <w:rPr>
            <w:rFonts w:cs="Times New Roman"/>
          </w:rPr>
          <w:delText>Sp</w:delText>
        </w:r>
      </w:del>
      <w:r w:rsidR="00E9454D">
        <w:rPr>
          <w:rFonts w:cs="Times New Roman"/>
        </w:rPr>
        <w:t xml:space="preserve">ecies </w:t>
      </w:r>
      <w:r w:rsidR="002F2B7A">
        <w:rPr>
          <w:rFonts w:cs="Times New Roman"/>
        </w:rPr>
        <w:t>that were not found in Fishbase are printed in the command line</w:t>
      </w:r>
      <w:r w:rsidR="00F31B4D">
        <w:rPr>
          <w:rFonts w:cs="Times New Roman"/>
        </w:rPr>
        <w:t xml:space="preserve">, and the user </w:t>
      </w:r>
      <w:del w:id="155" w:author="Aline Richter" w:date="2021-04-29T10:46:00Z">
        <w:r w:rsidR="00CE7ACE" w:rsidDel="00AD2B08">
          <w:rPr>
            <w:rFonts w:cs="Times New Roman"/>
          </w:rPr>
          <w:delText xml:space="preserve">can </w:delText>
        </w:r>
      </w:del>
      <w:ins w:id="156" w:author="Aline Richter" w:date="2021-04-29T10:47:00Z">
        <w:r w:rsidR="00AD2B08">
          <w:rPr>
            <w:rFonts w:cs="Times New Roman"/>
          </w:rPr>
          <w:t>must</w:t>
        </w:r>
      </w:ins>
      <w:ins w:id="157" w:author="Aline Richter" w:date="2021-04-29T10:46:00Z">
        <w:r w:rsidR="00AD2B08">
          <w:rPr>
            <w:rFonts w:cs="Times New Roman"/>
          </w:rPr>
          <w:t xml:space="preserve"> </w:t>
        </w:r>
      </w:ins>
      <w:del w:id="158" w:author="Aline Richter" w:date="2021-04-29T10:47:00Z">
        <w:r w:rsidR="00F31B4D" w:rsidDel="00AD2B08">
          <w:rPr>
            <w:rFonts w:cs="Times New Roman"/>
          </w:rPr>
          <w:delText xml:space="preserve">inform </w:delText>
        </w:r>
      </w:del>
      <w:r w:rsidR="00F31B4D">
        <w:rPr>
          <w:rFonts w:cs="Times New Roman"/>
        </w:rPr>
        <w:t xml:space="preserve">manually </w:t>
      </w:r>
      <w:ins w:id="159" w:author="Aline Richter" w:date="2021-04-29T10:47:00Z">
        <w:r w:rsidR="00AD2B08">
          <w:rPr>
            <w:rFonts w:cs="Times New Roman"/>
          </w:rPr>
          <w:t xml:space="preserve">inform </w:t>
        </w:r>
      </w:ins>
      <w:r w:rsidR="00F31B4D">
        <w:rPr>
          <w:rFonts w:cs="Times New Roman"/>
        </w:rPr>
        <w:t xml:space="preserve">the Family and the Order </w:t>
      </w:r>
      <w:ins w:id="160" w:author="Aline Richter" w:date="2021-04-29T10:48:00Z">
        <w:r w:rsidR="00AD2B08">
          <w:rPr>
            <w:rFonts w:cs="Times New Roman"/>
          </w:rPr>
          <w:t xml:space="preserve">which the </w:t>
        </w:r>
      </w:ins>
      <w:del w:id="161" w:author="Aline Richter" w:date="2021-04-29T10:48:00Z">
        <w:r w:rsidR="0061790A" w:rsidDel="00AD2B08">
          <w:rPr>
            <w:rFonts w:cs="Times New Roman"/>
          </w:rPr>
          <w:delText>of the</w:delText>
        </w:r>
        <w:r w:rsidR="00AD089F" w:rsidDel="00AD2B08">
          <w:rPr>
            <w:rFonts w:cs="Times New Roman"/>
          </w:rPr>
          <w:delText>se</w:delText>
        </w:r>
        <w:r w:rsidR="0061790A" w:rsidDel="00AD2B08">
          <w:rPr>
            <w:rFonts w:cs="Times New Roman"/>
          </w:rPr>
          <w:delText xml:space="preserve"> </w:delText>
        </w:r>
      </w:del>
      <w:r w:rsidR="0061790A">
        <w:rPr>
          <w:rFonts w:cs="Times New Roman"/>
        </w:rPr>
        <w:t>species</w:t>
      </w:r>
      <w:ins w:id="162" w:author="Aline Richter" w:date="2021-04-29T10:48:00Z">
        <w:r w:rsidR="00AD2B08">
          <w:rPr>
            <w:rFonts w:cs="Times New Roman"/>
          </w:rPr>
          <w:t xml:space="preserve"> belong</w:t>
        </w:r>
      </w:ins>
      <w:r w:rsidR="0061790A">
        <w:rPr>
          <w:rFonts w:cs="Times New Roman"/>
        </w:rPr>
        <w:t xml:space="preserve">. The output of </w:t>
      </w:r>
      <w:del w:id="163" w:author="Aline Richter" w:date="2021-04-29T10:49:00Z">
        <w:r w:rsidR="0061790A" w:rsidDel="00AD2B08">
          <w:rPr>
            <w:rFonts w:cs="Times New Roman"/>
          </w:rPr>
          <w:delText xml:space="preserve">FishTaxaMaker </w:delText>
        </w:r>
      </w:del>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C62F99">
        <w:rPr>
          <w:rFonts w:cs="Times New Roman"/>
        </w:rPr>
        <w:t>information</w:t>
      </w:r>
      <w:r w:rsidR="00CE7ACE">
        <w:rPr>
          <w:rFonts w:cs="Times New Roman"/>
        </w:rPr>
        <w:t xml:space="preserve">: 1) </w:t>
      </w:r>
      <w:ins w:id="164" w:author="Aline Richter" w:date="2021-04-29T10:51:00Z">
        <w:r w:rsidR="00AD2B08">
          <w:rPr>
            <w:rFonts w:cs="Times New Roman"/>
          </w:rPr>
          <w:t xml:space="preserve">a data frame </w:t>
        </w:r>
      </w:ins>
      <w:ins w:id="165" w:author="Aline Richter" w:date="2021-04-29T11:19:00Z">
        <w:r w:rsidR="00A51A65">
          <w:rPr>
            <w:rFonts w:cs="Times New Roman"/>
          </w:rPr>
          <w:t xml:space="preserve">when the first column is the species </w:t>
        </w:r>
      </w:ins>
      <w:ins w:id="166" w:author="Aline Richter" w:date="2021-04-29T11:20:00Z">
        <w:r w:rsidR="00A51A65">
          <w:rPr>
            <w:rFonts w:cs="Times New Roman"/>
          </w:rPr>
          <w:t>names</w:t>
        </w:r>
      </w:ins>
      <w:ins w:id="167" w:author="Aline Richter" w:date="2021-04-29T11:19:00Z">
        <w:r w:rsidR="00A51A65">
          <w:rPr>
            <w:rFonts w:cs="Times New Roman"/>
          </w:rPr>
          <w:t xml:space="preserve"> provide</w:t>
        </w:r>
      </w:ins>
      <w:ins w:id="168" w:author="Aline Richter" w:date="2021-04-29T11:20:00Z">
        <w:r w:rsidR="00A51A65">
          <w:rPr>
            <w:rFonts w:cs="Times New Roman"/>
          </w:rPr>
          <w:t>d</w:t>
        </w:r>
      </w:ins>
      <w:ins w:id="169" w:author="Aline Richter" w:date="2021-04-29T10:50:00Z">
        <w:r w:rsidR="00AD2B08">
          <w:rPr>
            <w:rFonts w:cs="Times New Roman"/>
          </w:rPr>
          <w:t xml:space="preserve"> by used</w:t>
        </w:r>
      </w:ins>
      <w:ins w:id="170" w:author="Aline Richter" w:date="2021-04-29T11:20:00Z">
        <w:r w:rsidR="00A51A65">
          <w:rPr>
            <w:rFonts w:cs="Times New Roman"/>
          </w:rPr>
          <w:t>, a column with the valid names for each species</w:t>
        </w:r>
      </w:ins>
      <w:ins w:id="171" w:author="Aline Richter" w:date="2021-04-29T11:21:00Z">
        <w:r w:rsidR="00A51A65">
          <w:rPr>
            <w:rFonts w:cs="Times New Roman"/>
          </w:rPr>
          <w:t xml:space="preserve"> and the subsequent columns are the hierarchical taxonomic information (Subfamily, Family, Order, Class and Su</w:t>
        </w:r>
      </w:ins>
      <w:ins w:id="172" w:author="Aline Richter" w:date="2021-04-29T11:22:00Z">
        <w:r w:rsidR="00A51A65">
          <w:rPr>
            <w:rFonts w:cs="Times New Roman"/>
          </w:rPr>
          <w:t xml:space="preserve">perClass); </w:t>
        </w:r>
      </w:ins>
      <w:del w:id="173" w:author="Aline Richter" w:date="2021-04-29T11:22:00Z">
        <w:r w:rsidR="00CE7ACE" w:rsidDel="00A51A65">
          <w:rPr>
            <w:rFonts w:cs="Times New Roman"/>
          </w:rPr>
          <w:delText xml:space="preserve">a data frame with a complete taxonomic information of the species provided by the user, joint with the valid name of the species, when present; </w:delText>
        </w:r>
      </w:del>
      <w:r w:rsidR="00CE7ACE">
        <w:rPr>
          <w:rFonts w:cs="Times New Roman"/>
        </w:rPr>
        <w:t xml:space="preserve">2) a </w:t>
      </w:r>
      <w:r w:rsidR="0061790A">
        <w:rPr>
          <w:rFonts w:cs="Times New Roman"/>
        </w:rPr>
        <w:t>data frame containing</w:t>
      </w:r>
      <w:del w:id="174" w:author="Aline Richter" w:date="2021-04-29T11:23:00Z">
        <w:r w:rsidR="0061790A" w:rsidDel="00A51A65">
          <w:rPr>
            <w:rFonts w:cs="Times New Roman"/>
          </w:rPr>
          <w:delText xml:space="preserve"> three columns with</w:delText>
        </w:r>
      </w:del>
      <w:r w:rsidR="0061790A">
        <w:rPr>
          <w:rFonts w:cs="Times New Roman"/>
        </w:rPr>
        <w:t xml:space="preserve"> the</w:t>
      </w:r>
      <w:r w:rsidR="00CE7ACE">
        <w:rPr>
          <w:rFonts w:cs="Times New Roman"/>
        </w:rPr>
        <w:t xml:space="preserve"> valid</w:t>
      </w:r>
      <w:r w:rsidR="0061790A">
        <w:rPr>
          <w:rFonts w:cs="Times New Roman"/>
        </w:rPr>
        <w:t xml:space="preserve"> name</w:t>
      </w:r>
      <w:r w:rsidR="00CE7ACE">
        <w:rPr>
          <w:rFonts w:cs="Times New Roman"/>
        </w:rPr>
        <w:t>s</w:t>
      </w:r>
      <w:r w:rsidR="0061790A">
        <w:rPr>
          <w:rFonts w:cs="Times New Roman"/>
        </w:rPr>
        <w:t xml:space="preserve"> of species (s), the Family (f) and the Order (o)</w:t>
      </w:r>
      <w:ins w:id="175" w:author="Aline Richter" w:date="2021-04-29T11:23:00Z">
        <w:r w:rsidR="00A51A65">
          <w:rPr>
            <w:rFonts w:cs="Times New Roman"/>
          </w:rPr>
          <w:t xml:space="preserve"> information</w:t>
        </w:r>
      </w:ins>
      <w:r w:rsidR="0061790A">
        <w:rPr>
          <w:rFonts w:cs="Times New Roman"/>
        </w:rPr>
        <w:t>.</w:t>
      </w:r>
      <w:r w:rsidR="0066715A">
        <w:rPr>
          <w:rFonts w:cs="Times New Roman"/>
        </w:rPr>
        <w:t xml:space="preserve"> </w:t>
      </w:r>
      <w:ins w:id="176" w:author="Aline Richter" w:date="2021-04-29T11:24:00Z">
        <w:r w:rsidR="00A51A65">
          <w:rPr>
            <w:rFonts w:cs="Times New Roman"/>
          </w:rPr>
          <w:t xml:space="preserve">This data frame could be low rows than the species list provided by user, because </w:t>
        </w:r>
      </w:ins>
      <w:ins w:id="177" w:author="Aline Richter" w:date="2021-04-29T11:25:00Z">
        <w:r w:rsidR="00A51A65">
          <w:rPr>
            <w:rFonts w:cs="Times New Roman"/>
          </w:rPr>
          <w:t xml:space="preserve">some species provided by user could be synonymies from a unique </w:t>
        </w:r>
      </w:ins>
      <w:ins w:id="178" w:author="Aline Richter" w:date="2021-04-29T11:26:00Z">
        <w:r w:rsidR="00A51A65">
          <w:rPr>
            <w:rFonts w:cs="Times New Roman"/>
          </w:rPr>
          <w:t>valid name.</w:t>
        </w:r>
      </w:ins>
      <w:ins w:id="179" w:author="Aline Richter" w:date="2021-04-29T11:25:00Z">
        <w:r w:rsidR="00A51A65">
          <w:rPr>
            <w:rFonts w:cs="Times New Roman"/>
          </w:rPr>
          <w:t xml:space="preserve"> </w:t>
        </w:r>
      </w:ins>
      <w:r w:rsidR="0066715A">
        <w:rPr>
          <w:rFonts w:cs="Times New Roman"/>
        </w:rPr>
        <w:t xml:space="preserve">This data frame can be directly used in FishTaxaMaker() function to </w:t>
      </w:r>
      <w:r w:rsidR="001C22FE">
        <w:rPr>
          <w:rFonts w:cs="Times New Roman"/>
        </w:rPr>
        <w:t>construct</w:t>
      </w:r>
      <w:r w:rsidR="0066715A">
        <w:rPr>
          <w:rFonts w:cs="Times New Roman"/>
        </w:rPr>
        <w:t xml:space="preserve"> the phylogenetic tree</w:t>
      </w:r>
      <w:r w:rsidR="001C22FE">
        <w:rPr>
          <w:rFonts w:cs="Times New Roman"/>
        </w:rPr>
        <w:t>;</w:t>
      </w:r>
      <w:r w:rsidR="00F842BC">
        <w:rPr>
          <w:rFonts w:cs="Times New Roman"/>
        </w:rPr>
        <w:t xml:space="preserve"> </w:t>
      </w:r>
      <w:r w:rsidR="001C22FE">
        <w:rPr>
          <w:rFonts w:cs="Times New Roman"/>
        </w:rPr>
        <w:t>3</w:t>
      </w:r>
      <w:r w:rsidR="00F842BC">
        <w:rPr>
          <w:rFonts w:cs="Times New Roman"/>
        </w:rPr>
        <w:t>) a character vector containing all names of species informed by the user that was not found in Fishbase.</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r w:rsidR="00CA4D0B">
        <w:rPr>
          <w:rFonts w:cs="Times New Roman"/>
        </w:rPr>
        <w:t>FishPhyloMaker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r w:rsidRPr="0095282D">
              <w:rPr>
                <w:rFonts w:cs="Times New Roman"/>
                <w:sz w:val="22"/>
                <w:szCs w:val="22"/>
              </w:rPr>
              <w:t>FishTaxaMaker()</w:t>
            </w:r>
          </w:p>
        </w:tc>
        <w:tc>
          <w:tcPr>
            <w:tcW w:w="4508" w:type="dxa"/>
            <w:tcBorders>
              <w:left w:val="nil"/>
              <w:bottom w:val="nil"/>
            </w:tcBorders>
          </w:tcPr>
          <w:p w14:paraId="74312515" w14:textId="10A9C7D7" w:rsidR="00C826DF" w:rsidRPr="0095282D" w:rsidRDefault="00E54A7C" w:rsidP="00254D59">
            <w:pPr>
              <w:rPr>
                <w:rFonts w:cs="Times New Roman"/>
                <w:sz w:val="22"/>
                <w:szCs w:val="22"/>
              </w:rPr>
            </w:pPr>
            <w:r w:rsidRPr="0095282D">
              <w:rPr>
                <w:rFonts w:cs="Times New Roman"/>
                <w:sz w:val="22"/>
                <w:szCs w:val="22"/>
              </w:rPr>
              <w:t xml:space="preserve">Check </w:t>
            </w:r>
            <w:r w:rsidR="006946B7">
              <w:rPr>
                <w:rFonts w:cs="Times New Roman"/>
                <w:sz w:val="22"/>
                <w:szCs w:val="22"/>
              </w:rPr>
              <w:t xml:space="preserve">species names according with Fishbase </w:t>
            </w:r>
            <w:r w:rsidRPr="0095282D">
              <w:rPr>
                <w:rFonts w:cs="Times New Roman"/>
                <w:sz w:val="22"/>
                <w:szCs w:val="22"/>
              </w:rPr>
              <w:t>and prepares the data of species name provided by the user</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r w:rsidRPr="0095282D">
              <w:rPr>
                <w:rFonts w:cs="Times New Roman"/>
                <w:sz w:val="22"/>
                <w:szCs w:val="22"/>
              </w:rPr>
              <w:t>whichFishAdd()</w:t>
            </w:r>
          </w:p>
        </w:tc>
        <w:tc>
          <w:tcPr>
            <w:tcW w:w="4508" w:type="dxa"/>
            <w:tcBorders>
              <w:top w:val="nil"/>
              <w:left w:val="nil"/>
              <w:bottom w:val="nil"/>
            </w:tcBorders>
          </w:tcPr>
          <w:p w14:paraId="19A6DC94" w14:textId="07F894CB" w:rsidR="00C826DF" w:rsidRPr="0095282D" w:rsidRDefault="00E54A7C" w:rsidP="00254D59">
            <w:pPr>
              <w:rPr>
                <w:rFonts w:cs="Times New Roman"/>
                <w:sz w:val="22"/>
                <w:szCs w:val="22"/>
              </w:rPr>
            </w:pPr>
            <w:r w:rsidRPr="0095282D">
              <w:rPr>
                <w:rFonts w:cs="Times New Roman"/>
                <w:sz w:val="22"/>
                <w:szCs w:val="22"/>
              </w:rPr>
              <w:t xml:space="preserve">Auxiliar function; can be used to </w:t>
            </w:r>
            <w:r w:rsidR="0095282D" w:rsidRPr="0095282D">
              <w:rPr>
                <w:rFonts w:cs="Times New Roman"/>
                <w:sz w:val="22"/>
                <w:szCs w:val="22"/>
              </w:rPr>
              <w:t>know at which level each species will be inserted, or if the species are already presented in the mega-tree</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r w:rsidRPr="0095282D">
              <w:rPr>
                <w:rFonts w:cs="Times New Roman"/>
                <w:sz w:val="22"/>
                <w:szCs w:val="22"/>
              </w:rPr>
              <w:t>FishPhyloMaker</w:t>
            </w:r>
            <w:r w:rsidR="005C677D">
              <w:rPr>
                <w:rFonts w:cs="Times New Roman"/>
                <w:sz w:val="22"/>
                <w:szCs w:val="22"/>
              </w:rPr>
              <w:t>()</w:t>
            </w:r>
          </w:p>
        </w:tc>
        <w:tc>
          <w:tcPr>
            <w:tcW w:w="4508" w:type="dxa"/>
            <w:tcBorders>
              <w:top w:val="nil"/>
              <w:left w:val="nil"/>
              <w:bottom w:val="nil"/>
            </w:tcBorders>
          </w:tcPr>
          <w:p w14:paraId="0134455A" w14:textId="77777777" w:rsidR="00C826DF" w:rsidRDefault="00860F02" w:rsidP="00254D59">
            <w:pPr>
              <w:rPr>
                <w:rFonts w:cs="Times New Roman"/>
                <w:sz w:val="22"/>
                <w:szCs w:val="22"/>
              </w:rPr>
            </w:pPr>
            <w:r w:rsidRPr="0095282D">
              <w:rPr>
                <w:rFonts w:cs="Times New Roman"/>
                <w:sz w:val="22"/>
                <w:szCs w:val="22"/>
              </w:rPr>
              <w:t xml:space="preserve">Core function; make the </w:t>
            </w:r>
            <w:r w:rsidR="001D4655" w:rsidRPr="0095282D">
              <w:rPr>
                <w:rFonts w:cs="Times New Roman"/>
                <w:sz w:val="22"/>
                <w:szCs w:val="22"/>
              </w:rPr>
              <w:t>phylogeny and alternatively return</w:t>
            </w:r>
            <w:r w:rsidR="00E54A7C" w:rsidRPr="0095282D">
              <w:rPr>
                <w:rFonts w:cs="Times New Roman"/>
                <w:sz w:val="22"/>
                <w:szCs w:val="22"/>
              </w:rPr>
              <w:t xml:space="preserve"> a data frame indicating the order of insertions of species</w:t>
            </w:r>
          </w:p>
          <w:p w14:paraId="7CE33183" w14:textId="0AFF5A34" w:rsidR="00BA4298" w:rsidRPr="0095282D" w:rsidRDefault="00BA4298" w:rsidP="00254D59">
            <w:pPr>
              <w:rPr>
                <w:rFonts w:cs="Times New Roman"/>
                <w:sz w:val="22"/>
                <w:szCs w:val="22"/>
              </w:rPr>
            </w:pP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r>
              <w:rPr>
                <w:rFonts w:cs="Times New Roman"/>
                <w:sz w:val="22"/>
                <w:szCs w:val="22"/>
              </w:rPr>
              <w:t>Darwinian_deficit</w:t>
            </w:r>
            <w:ins w:id="180" w:author="Aline Richter" w:date="2021-04-28T17:00:00Z">
              <w:r w:rsidR="00910A7B">
                <w:rPr>
                  <w:rFonts w:cs="Times New Roman"/>
                  <w:sz w:val="22"/>
                  <w:szCs w:val="22"/>
                </w:rPr>
                <w:t>()</w:t>
              </w:r>
            </w:ins>
          </w:p>
        </w:tc>
        <w:tc>
          <w:tcPr>
            <w:tcW w:w="4508" w:type="dxa"/>
            <w:tcBorders>
              <w:top w:val="nil"/>
              <w:left w:val="nil"/>
            </w:tcBorders>
          </w:tcPr>
          <w:p w14:paraId="67C8F8F8" w14:textId="5C6433A9" w:rsidR="00BA4298" w:rsidRPr="0095282D" w:rsidRDefault="00BA4298" w:rsidP="00254D59">
            <w:pPr>
              <w:rPr>
                <w:rFonts w:cs="Times New Roman"/>
                <w:sz w:val="22"/>
                <w:szCs w:val="22"/>
              </w:rPr>
            </w:pPr>
            <w:r>
              <w:rPr>
                <w:rFonts w:cs="Times New Roman"/>
                <w:sz w:val="22"/>
                <w:szCs w:val="22"/>
              </w:rPr>
              <w:t>Calculates the Darwinian deficit for a</w:t>
            </w:r>
            <w:r w:rsidR="006946B7">
              <w:rPr>
                <w:rFonts w:cs="Times New Roman"/>
                <w:sz w:val="22"/>
                <w:szCs w:val="22"/>
              </w:rPr>
              <w:t>n</w:t>
            </w:r>
            <w:r>
              <w:rPr>
                <w:rFonts w:cs="Times New Roman"/>
                <w:sz w:val="22"/>
                <w:szCs w:val="22"/>
              </w:rPr>
              <w:t xml:space="preserve"> assemblage</w:t>
            </w:r>
          </w:p>
        </w:tc>
      </w:tr>
    </w:tbl>
    <w:p w14:paraId="248FD4C7" w14:textId="77777777" w:rsidR="00CA4D0B" w:rsidRDefault="00CA4D0B" w:rsidP="00254D59">
      <w:pPr>
        <w:rPr>
          <w:rFonts w:cs="Times New Roman"/>
        </w:rPr>
      </w:pPr>
    </w:p>
    <w:p w14:paraId="7D9A16F6" w14:textId="77777777" w:rsidR="00A51A65" w:rsidRPr="00A51A65" w:rsidRDefault="003755DA" w:rsidP="00254D59">
      <w:pPr>
        <w:rPr>
          <w:ins w:id="181" w:author="Aline Richter" w:date="2021-04-29T11:27:00Z"/>
          <w:rFonts w:cs="Times New Roman"/>
          <w:i/>
          <w:iCs/>
          <w:rPrChange w:id="182" w:author="Aline Richter" w:date="2021-04-29T11:27:00Z">
            <w:rPr>
              <w:ins w:id="183" w:author="Aline Richter" w:date="2021-04-29T11:27:00Z"/>
              <w:rFonts w:cs="Times New Roman"/>
            </w:rPr>
          </w:rPrChange>
        </w:rPr>
      </w:pPr>
      <w:r w:rsidRPr="00A51A65">
        <w:rPr>
          <w:rFonts w:cs="Times New Roman"/>
          <w:i/>
          <w:iCs/>
          <w:rPrChange w:id="184" w:author="Aline Richter" w:date="2021-04-29T11:27:00Z">
            <w:rPr>
              <w:rFonts w:cs="Times New Roman"/>
            </w:rPr>
          </w:rPrChange>
        </w:rPr>
        <w:t>FishPhyloMaker()</w:t>
      </w:r>
    </w:p>
    <w:p w14:paraId="7BDD2C12" w14:textId="5FF38E4C" w:rsidR="00F00C11" w:rsidRDefault="00E55CE8" w:rsidP="00254D59">
      <w:pPr>
        <w:rPr>
          <w:ins w:id="185" w:author="Aline Richter" w:date="2021-04-29T12:24:00Z"/>
          <w:rFonts w:cs="Times New Roman"/>
        </w:rPr>
      </w:pPr>
      <w:ins w:id="186" w:author="Aline Richter" w:date="2021-04-29T11:30:00Z">
        <w:r>
          <w:rPr>
            <w:rFonts w:cs="Times New Roman"/>
          </w:rPr>
          <w:t>Is a function to insert</w:t>
        </w:r>
      </w:ins>
      <w:ins w:id="187" w:author="Aline Richter" w:date="2021-04-29T11:31:00Z">
        <w:r>
          <w:rPr>
            <w:rFonts w:cs="Times New Roman"/>
          </w:rPr>
          <w:t xml:space="preserve"> </w:t>
        </w:r>
      </w:ins>
      <w:ins w:id="188" w:author="Aline Richter" w:date="2021-04-29T11:32:00Z">
        <w:r>
          <w:rPr>
            <w:rFonts w:cs="Times New Roman"/>
          </w:rPr>
          <w:t xml:space="preserve">species </w:t>
        </w:r>
      </w:ins>
      <w:ins w:id="189" w:author="Aline Richter" w:date="2021-04-29T11:31:00Z">
        <w:r>
          <w:rPr>
            <w:rFonts w:cs="Times New Roman"/>
          </w:rPr>
          <w:t>and</w:t>
        </w:r>
      </w:ins>
      <w:ins w:id="190" w:author="Aline Richter" w:date="2021-04-29T11:33:00Z">
        <w:r>
          <w:rPr>
            <w:rFonts w:cs="Times New Roman"/>
          </w:rPr>
          <w:t>/or</w:t>
        </w:r>
      </w:ins>
      <w:ins w:id="191" w:author="Aline Richter" w:date="2021-04-29T11:31:00Z">
        <w:r>
          <w:rPr>
            <w:rFonts w:cs="Times New Roman"/>
          </w:rPr>
          <w:t xml:space="preserve"> prune the </w:t>
        </w:r>
      </w:ins>
      <w:ins w:id="192" w:author="Aline Richter" w:date="2021-04-29T11:33:00Z">
        <w:r>
          <w:rPr>
            <w:rFonts w:cs="Times New Roman"/>
          </w:rPr>
          <w:t xml:space="preserve">backbone </w:t>
        </w:r>
      </w:ins>
      <w:ins w:id="193" w:author="Aline Richter" w:date="2021-04-29T11:31:00Z">
        <w:r>
          <w:rPr>
            <w:rFonts w:cs="Times New Roman"/>
          </w:rPr>
          <w:t>phylogenetic tree</w:t>
        </w:r>
      </w:ins>
      <w:ins w:id="194" w:author="Aline Richter" w:date="2021-04-29T11:33:00Z">
        <w:r>
          <w:rPr>
            <w:rFonts w:cs="Times New Roman"/>
          </w:rPr>
          <w:t xml:space="preserve"> </w:t>
        </w:r>
      </w:ins>
      <w:ins w:id="195" w:author="Aline Richter" w:date="2021-04-29T11:34:00Z">
        <w:r>
          <w:rPr>
            <w:rFonts w:cs="Times New Roman"/>
          </w:rPr>
          <w:t>according with the species pool informed by user</w:t>
        </w:r>
      </w:ins>
      <w:ins w:id="196" w:author="Aline Richter" w:date="2021-04-29T16:43:00Z">
        <w:r w:rsidR="004B061B">
          <w:rPr>
            <w:rFonts w:cs="Times New Roman"/>
          </w:rPr>
          <w:t xml:space="preserve"> (Figure 1)</w:t>
        </w:r>
      </w:ins>
      <w:ins w:id="197" w:author="Aline Richter" w:date="2021-04-29T11:34:00Z">
        <w:r>
          <w:rPr>
            <w:rFonts w:cs="Times New Roman"/>
          </w:rPr>
          <w:t xml:space="preserve">. The input of the function </w:t>
        </w:r>
      </w:ins>
      <w:ins w:id="198" w:author="Aline Richter" w:date="2021-04-29T16:43:00Z">
        <w:r w:rsidR="004B061B">
          <w:rPr>
            <w:rFonts w:cs="Times New Roman"/>
          </w:rPr>
          <w:t xml:space="preserve">can be </w:t>
        </w:r>
      </w:ins>
      <w:del w:id="199" w:author="Aline Richter" w:date="2021-04-29T11:34:00Z">
        <w:r w:rsidR="003755DA" w:rsidDel="00E55CE8">
          <w:rPr>
            <w:rFonts w:cs="Times New Roman"/>
          </w:rPr>
          <w:delText xml:space="preserve"> function </w:delText>
        </w:r>
        <w:r w:rsidR="008D741D" w:rsidDel="00E55CE8">
          <w:rPr>
            <w:rFonts w:cs="Times New Roman"/>
          </w:rPr>
          <w:delText>will use</w:delText>
        </w:r>
      </w:del>
      <w:ins w:id="200" w:author="Aline Richter" w:date="2021-04-29T11:35:00Z">
        <w:r>
          <w:rPr>
            <w:rFonts w:cs="Times New Roman"/>
          </w:rPr>
          <w:t xml:space="preserve">the second data frame generated by the </w:t>
        </w:r>
        <w:r w:rsidRPr="00E55CE8">
          <w:rPr>
            <w:rFonts w:cs="Times New Roman"/>
            <w:i/>
            <w:iCs/>
            <w:rPrChange w:id="201" w:author="Aline Richter" w:date="2021-04-29T11:35:00Z">
              <w:rPr>
                <w:rFonts w:cs="Times New Roman"/>
              </w:rPr>
            </w:rPrChange>
          </w:rPr>
          <w:t>FishTaxaMaker</w:t>
        </w:r>
        <w:r>
          <w:rPr>
            <w:rFonts w:cs="Times New Roman"/>
          </w:rPr>
          <w:t>() function</w:t>
        </w:r>
      </w:ins>
      <w:ins w:id="202" w:author="Aline Richter" w:date="2021-04-29T16:43:00Z">
        <w:r w:rsidR="004B061B">
          <w:rPr>
            <w:rFonts w:cs="Times New Roman"/>
          </w:rPr>
          <w:t>,</w:t>
        </w:r>
      </w:ins>
      <w:ins w:id="203" w:author="Aline Richter" w:date="2021-04-29T11:35:00Z">
        <w:r>
          <w:rPr>
            <w:rFonts w:cs="Times New Roman"/>
          </w:rPr>
          <w:t xml:space="preserve"> or a </w:t>
        </w:r>
      </w:ins>
      <w:ins w:id="204" w:author="Aline Richter" w:date="2021-04-29T11:36:00Z">
        <w:r>
          <w:rPr>
            <w:rFonts w:cs="Times New Roman"/>
          </w:rPr>
          <w:t>data frame provided by user with the same information</w:t>
        </w:r>
      </w:ins>
      <w:ins w:id="205" w:author="Aline Richter" w:date="2021-04-29T11:40:00Z">
        <w:r w:rsidR="00DC0CD2">
          <w:rPr>
            <w:rFonts w:cs="Times New Roman"/>
          </w:rPr>
          <w:t xml:space="preserve">, </w:t>
        </w:r>
      </w:ins>
      <w:ins w:id="206" w:author="Aline Richter" w:date="2021-04-29T11:41:00Z">
        <w:r w:rsidR="00DC0CD2">
          <w:rPr>
            <w:rFonts w:cs="Times New Roman"/>
          </w:rPr>
          <w:t>and three logical arguments</w:t>
        </w:r>
      </w:ins>
      <w:ins w:id="207" w:author="Aline Richter" w:date="2021-04-29T11:42:00Z">
        <w:r w:rsidR="00DC0CD2">
          <w:rPr>
            <w:rFonts w:cs="Times New Roman"/>
          </w:rPr>
          <w:t>:</w:t>
        </w:r>
      </w:ins>
      <w:ins w:id="208" w:author="Aline Richter" w:date="2021-04-29T11:41:00Z">
        <w:r w:rsidR="00DC0CD2">
          <w:rPr>
            <w:rFonts w:cs="Times New Roman"/>
          </w:rPr>
          <w:t xml:space="preserve"> </w:t>
        </w:r>
      </w:ins>
      <w:ins w:id="209" w:author="Aline Richter" w:date="2021-04-29T11:42:00Z">
        <w:r w:rsidR="00DC0CD2" w:rsidRPr="00DC0CD2">
          <w:rPr>
            <w:rFonts w:cs="Times New Roman"/>
          </w:rPr>
          <w:t>insert.base.node</w:t>
        </w:r>
        <w:r w:rsidR="00DC0CD2">
          <w:rPr>
            <w:rFonts w:cs="Times New Roman"/>
          </w:rPr>
          <w:t xml:space="preserve">, </w:t>
        </w:r>
        <w:r w:rsidR="00DC0CD2" w:rsidRPr="00DC0CD2">
          <w:rPr>
            <w:rFonts w:cs="Times New Roman"/>
          </w:rPr>
          <w:t>return.insertions</w:t>
        </w:r>
        <w:r w:rsidR="00DC0CD2">
          <w:rPr>
            <w:rFonts w:cs="Times New Roman"/>
          </w:rPr>
          <w:t xml:space="preserve"> and </w:t>
        </w:r>
        <w:r w:rsidR="00DC0CD2" w:rsidRPr="00DC0CD2">
          <w:rPr>
            <w:rFonts w:cs="Times New Roman"/>
          </w:rPr>
          <w:t>progress.bar</w:t>
        </w:r>
        <w:r w:rsidR="00DC0CD2">
          <w:rPr>
            <w:rFonts w:cs="Times New Roman"/>
          </w:rPr>
          <w:t>.</w:t>
        </w:r>
      </w:ins>
      <w:ins w:id="210" w:author="Aline Richter" w:date="2021-04-29T11:43:00Z">
        <w:r w:rsidR="00DC0CD2">
          <w:rPr>
            <w:rFonts w:cs="Times New Roman"/>
          </w:rPr>
          <w:t xml:space="preserve"> </w:t>
        </w:r>
      </w:ins>
      <w:ins w:id="211" w:author="Aline Richter" w:date="2021-04-29T12:24:00Z">
        <w:r w:rsidR="00F00C11">
          <w:rPr>
            <w:rFonts w:cs="Times New Roman"/>
          </w:rPr>
          <w:t>These three arguments</w:t>
        </w:r>
      </w:ins>
      <w:ins w:id="212" w:author="Aline Richter" w:date="2021-04-29T11:43:00Z">
        <w:r w:rsidR="00DC0CD2">
          <w:rPr>
            <w:rFonts w:cs="Times New Roman"/>
          </w:rPr>
          <w:t xml:space="preserve"> are defined by default as FALSE, </w:t>
        </w:r>
      </w:ins>
      <w:ins w:id="213" w:author="Aline Richter" w:date="2021-04-29T11:45:00Z">
        <w:r w:rsidR="00DC0CD2">
          <w:rPr>
            <w:rFonts w:cs="Times New Roman"/>
          </w:rPr>
          <w:t>TRUE</w:t>
        </w:r>
      </w:ins>
      <w:ins w:id="214" w:author="Aline Richter" w:date="2021-04-29T11:43:00Z">
        <w:r w:rsidR="00DC0CD2">
          <w:rPr>
            <w:rFonts w:cs="Times New Roman"/>
          </w:rPr>
          <w:t xml:space="preserve"> and TRUE, respectively.</w:t>
        </w:r>
      </w:ins>
      <w:r w:rsidR="008D741D">
        <w:rPr>
          <w:rFonts w:cs="Times New Roman"/>
        </w:rPr>
        <w:t xml:space="preserve"> </w:t>
      </w:r>
    </w:p>
    <w:p w14:paraId="73A26D7D" w14:textId="00F61701" w:rsidR="00757315" w:rsidDel="00E55CE8" w:rsidRDefault="00C500A3">
      <w:pPr>
        <w:ind w:firstLine="708"/>
        <w:rPr>
          <w:del w:id="215" w:author="Aline Richter" w:date="2021-04-29T11:38:00Z"/>
          <w:rFonts w:cs="Times New Roman"/>
        </w:rPr>
        <w:pPrChange w:id="216" w:author="Aline Richter" w:date="2021-04-29T12:24:00Z">
          <w:pPr/>
        </w:pPrChange>
      </w:pPr>
      <w:ins w:id="217" w:author="Aline Richter" w:date="2021-04-29T12:11:00Z">
        <w:r>
          <w:rPr>
            <w:rFonts w:cs="Times New Roman"/>
          </w:rPr>
          <w:t>First at all, the function finds for all species of local data that are already presented in the mega-tree. If all species are present, so the function return the pruned tree. If</w:t>
        </w:r>
      </w:ins>
      <w:ins w:id="218" w:author="Aline Richter" w:date="2021-04-29T12:12:00Z">
        <w:r w:rsidR="00133209" w:rsidRPr="00133209">
          <w:rPr>
            <w:rFonts w:cs="Times New Roman"/>
          </w:rPr>
          <w:t xml:space="preserve"> any of the species provided by the user is not found</w:t>
        </w:r>
        <w:r w:rsidR="00133209">
          <w:rPr>
            <w:rFonts w:cs="Times New Roman"/>
          </w:rPr>
          <w:t>, then the</w:t>
        </w:r>
        <w:r w:rsidR="00133209" w:rsidRPr="00133209" w:rsidDel="00E55CE8">
          <w:rPr>
            <w:rFonts w:cs="Times New Roman"/>
          </w:rPr>
          <w:t xml:space="preserve"> </w:t>
        </w:r>
      </w:ins>
      <w:del w:id="219" w:author="Aline Richter" w:date="2021-04-29T11:38:00Z">
        <w:r w:rsidR="008D741D" w:rsidDel="00E55CE8">
          <w:rPr>
            <w:rFonts w:cs="Times New Roman"/>
          </w:rPr>
          <w:delText xml:space="preserve">the information </w:delText>
        </w:r>
        <w:r w:rsidR="00870F20" w:rsidDel="00E55CE8">
          <w:rPr>
            <w:rFonts w:cs="Times New Roman"/>
          </w:rPr>
          <w:delText>of the</w:delText>
        </w:r>
        <w:r w:rsidR="008D741D" w:rsidDel="00E55CE8">
          <w:rPr>
            <w:rFonts w:cs="Times New Roman"/>
          </w:rPr>
          <w:delText xml:space="preserve"> taxonomic hierar</w:delText>
        </w:r>
        <w:r w:rsidR="00870F20" w:rsidDel="00E55CE8">
          <w:rPr>
            <w:rFonts w:cs="Times New Roman"/>
          </w:rPr>
          <w:delText xml:space="preserve">chy </w:delText>
        </w:r>
        <w:r w:rsidR="00F0368F" w:rsidDel="00E55CE8">
          <w:rPr>
            <w:rFonts w:cs="Times New Roman"/>
          </w:rPr>
          <w:delText>contained in the data frame returned from FishTaxaMaker</w:delText>
        </w:r>
        <w:r w:rsidR="005C677D" w:rsidDel="00E55CE8">
          <w:rPr>
            <w:rFonts w:cs="Times New Roman"/>
          </w:rPr>
          <w:delText>()</w:delText>
        </w:r>
        <w:r w:rsidR="00F0368F" w:rsidDel="00E55CE8">
          <w:rPr>
            <w:rFonts w:cs="Times New Roman"/>
          </w:rPr>
          <w:delText xml:space="preserve">, joint with the information present in the </w:delText>
        </w:r>
        <w:r w:rsidR="000860ED" w:rsidDel="00E55CE8">
          <w:rPr>
            <w:rFonts w:cs="Times New Roman"/>
          </w:rPr>
          <w:delText xml:space="preserve">fishtree of life project </w:delText>
        </w:r>
        <w:r w:rsidR="000860ED" w:rsidDel="00E55CE8">
          <w:rPr>
            <w:rFonts w:cs="Times New Roman"/>
          </w:rPr>
          <w:fldChar w:fldCharType="begin" w:fldLock="1"/>
        </w:r>
        <w:r w:rsidR="00D51236" w:rsidDel="00E55CE8">
          <w:rPr>
            <w:rFonts w:cs="Times New Roman"/>
          </w:rPr>
          <w:del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plainTextFormattedCitation":"(Chang, Rabosky, Smith, &amp; Alfaro, 2019)","previouslyFormattedCitation":"(Chang, Rabosky, Smith, &amp; Alfaro, 2019)"},"properties":{"noteIndex":0},"schema":"https://github.com/citation-style-language/schema/raw/master/csl-citation.json"}</w:delInstrText>
        </w:r>
        <w:r w:rsidR="000860ED" w:rsidDel="00E55CE8">
          <w:rPr>
            <w:rFonts w:cs="Times New Roman"/>
          </w:rPr>
          <w:fldChar w:fldCharType="separate"/>
        </w:r>
        <w:r w:rsidR="00D51236" w:rsidRPr="00D51236" w:rsidDel="00E55CE8">
          <w:rPr>
            <w:rFonts w:cs="Times New Roman"/>
            <w:noProof/>
          </w:rPr>
          <w:delText>(Chang, Rabosky, Smith, &amp; Alfaro, 2019)</w:delText>
        </w:r>
        <w:r w:rsidR="000860ED" w:rsidDel="00E55CE8">
          <w:rPr>
            <w:rFonts w:cs="Times New Roman"/>
          </w:rPr>
          <w:fldChar w:fldCharType="end"/>
        </w:r>
        <w:r w:rsidR="003755DA" w:rsidDel="00E55CE8">
          <w:rPr>
            <w:rFonts w:cs="Times New Roman"/>
          </w:rPr>
          <w:delText xml:space="preserve"> through the fishtree package</w:delText>
        </w:r>
        <w:r w:rsidR="009E4287" w:rsidDel="00E55CE8">
          <w:rPr>
            <w:rFonts w:cs="Times New Roman"/>
          </w:rPr>
          <w:delText xml:space="preserve"> </w:delText>
        </w:r>
        <w:r w:rsidR="009E4287" w:rsidDel="00E55CE8">
          <w:rPr>
            <w:rFonts w:cs="Times New Roman"/>
          </w:rPr>
          <w:fldChar w:fldCharType="begin" w:fldLock="1"/>
        </w:r>
        <w:r w:rsidR="00251934" w:rsidDel="00E55CE8">
          <w:rPr>
            <w:rFonts w:cs="Times New Roman"/>
          </w:rPr>
          <w:del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et al., 2019)","plainTextFormattedCitation":"(Chang et al., 2019)","previouslyFormattedCitation":"(Chang et al., 2019)"},"properties":{"noteIndex":0},"schema":"https://github.com/citation-style-language/schema/raw/master/csl-citation.json"}</w:delInstrText>
        </w:r>
        <w:r w:rsidR="009E4287" w:rsidDel="00E55CE8">
          <w:rPr>
            <w:rFonts w:cs="Times New Roman"/>
          </w:rPr>
          <w:fldChar w:fldCharType="separate"/>
        </w:r>
        <w:r w:rsidR="009E4287" w:rsidRPr="009E4287" w:rsidDel="00E55CE8">
          <w:rPr>
            <w:rFonts w:cs="Times New Roman"/>
            <w:noProof/>
          </w:rPr>
          <w:delText>(Chang et al., 2019)</w:delText>
        </w:r>
        <w:r w:rsidR="009E4287" w:rsidDel="00E55CE8">
          <w:rPr>
            <w:rFonts w:cs="Times New Roman"/>
          </w:rPr>
          <w:fldChar w:fldCharType="end"/>
        </w:r>
        <w:r w:rsidR="00F0368F" w:rsidDel="00E55CE8">
          <w:rPr>
            <w:rFonts w:cs="Times New Roman"/>
          </w:rPr>
          <w:delText xml:space="preserve"> to assemble the phylogenetic tree with the </w:delText>
        </w:r>
        <w:r w:rsidR="009E4287" w:rsidDel="00E55CE8">
          <w:rPr>
            <w:rFonts w:cs="Times New Roman"/>
          </w:rPr>
          <w:delText xml:space="preserve">valid </w:delText>
        </w:r>
        <w:r w:rsidR="00F0368F" w:rsidDel="00E55CE8">
          <w:rPr>
            <w:rFonts w:cs="Times New Roman"/>
          </w:rPr>
          <w:delText>species informed by the user.</w:delText>
        </w:r>
      </w:del>
    </w:p>
    <w:p w14:paraId="3CD144BC" w14:textId="20C12A20" w:rsidR="00F0368F" w:rsidDel="00F00C11" w:rsidRDefault="00F0368F">
      <w:pPr>
        <w:ind w:firstLine="708"/>
        <w:rPr>
          <w:del w:id="220" w:author="Aline Richter" w:date="2021-04-29T12:27:00Z"/>
          <w:rFonts w:cs="Times New Roman"/>
        </w:rPr>
        <w:pPrChange w:id="221" w:author="Aline Richter" w:date="2021-04-29T12:24:00Z">
          <w:pPr/>
        </w:pPrChange>
      </w:pPr>
      <w:del w:id="222" w:author="Aline Richter" w:date="2021-04-29T11:38:00Z">
        <w:r w:rsidDel="00E55CE8">
          <w:rPr>
            <w:rFonts w:cs="Times New Roman"/>
          </w:rPr>
          <w:tab/>
        </w:r>
      </w:del>
      <w:r w:rsidR="00AE0621">
        <w:rPr>
          <w:rFonts w:cs="Times New Roman"/>
        </w:rPr>
        <w:t>FishPhyloMaker</w:t>
      </w:r>
      <w:r w:rsidR="00093A3C">
        <w:rPr>
          <w:rFonts w:cs="Times New Roman"/>
        </w:rPr>
        <w:t>()</w:t>
      </w:r>
      <w:r w:rsidR="000665A5">
        <w:rPr>
          <w:rFonts w:cs="Times New Roman"/>
        </w:rPr>
        <w:t xml:space="preserve"> </w:t>
      </w:r>
      <w:r w:rsidR="00AE0621">
        <w:rPr>
          <w:rFonts w:cs="Times New Roman"/>
        </w:rPr>
        <w:t>works in a sequential way,</w:t>
      </w:r>
      <w:r w:rsidR="00180C84">
        <w:rPr>
          <w:rFonts w:cs="Times New Roman"/>
        </w:rPr>
        <w:t xml:space="preserve"> with </w:t>
      </w:r>
      <w:r w:rsidR="00C7336C">
        <w:rPr>
          <w:rFonts w:cs="Times New Roman"/>
        </w:rPr>
        <w:t>4 levels of insertions</w:t>
      </w:r>
      <w:ins w:id="223" w:author="Aline Richter" w:date="2021-04-29T11:39:00Z">
        <w:r w:rsidR="00E55CE8">
          <w:rPr>
            <w:rFonts w:cs="Times New Roman"/>
          </w:rPr>
          <w:t>: Congeneric insertion,</w:t>
        </w:r>
      </w:ins>
      <w:ins w:id="224" w:author="Aline Richter" w:date="2021-04-29T11:48:00Z">
        <w:r w:rsidR="00DC0CD2">
          <w:rPr>
            <w:rFonts w:cs="Times New Roman"/>
          </w:rPr>
          <w:t xml:space="preserve"> Family-level insertions, Congeneric at Family-level insertions and Order insertions</w:t>
        </w:r>
      </w:ins>
      <w:ins w:id="225" w:author="Aline Richter" w:date="2021-04-29T12:09:00Z">
        <w:r w:rsidR="00C500A3">
          <w:rPr>
            <w:rFonts w:cs="Times New Roman"/>
          </w:rPr>
          <w:t>.</w:t>
        </w:r>
      </w:ins>
      <w:ins w:id="226" w:author="Aline Richter" w:date="2021-04-29T12:08:00Z">
        <w:r w:rsidR="00C500A3">
          <w:rPr>
            <w:rFonts w:cs="Times New Roman"/>
          </w:rPr>
          <w:t xml:space="preserve"> </w:t>
        </w:r>
      </w:ins>
      <w:ins w:id="227" w:author="Aline Richter" w:date="2021-04-29T13:03:00Z">
        <w:r w:rsidR="00A05F9C">
          <w:rPr>
            <w:rFonts w:cs="Times New Roman"/>
          </w:rPr>
          <w:t>(</w:t>
        </w:r>
      </w:ins>
      <w:del w:id="228" w:author="Aline Richter" w:date="2021-04-29T12:09:00Z">
        <w:r w:rsidR="00C7336C" w:rsidDel="00C500A3">
          <w:rPr>
            <w:rFonts w:cs="Times New Roman"/>
          </w:rPr>
          <w:delText xml:space="preserve"> that are explained </w:delText>
        </w:r>
        <w:r w:rsidR="000339CC" w:rsidDel="00C500A3">
          <w:rPr>
            <w:rFonts w:cs="Times New Roman"/>
          </w:rPr>
          <w:delText xml:space="preserve">in detailed </w:delText>
        </w:r>
        <w:r w:rsidR="00C7336C" w:rsidDel="00C500A3">
          <w:rPr>
            <w:rFonts w:cs="Times New Roman"/>
          </w:rPr>
          <w:delText>next.</w:delText>
        </w:r>
        <w:r w:rsidR="00AE0621" w:rsidDel="00C500A3">
          <w:rPr>
            <w:rFonts w:cs="Times New Roman"/>
          </w:rPr>
          <w:delText xml:space="preserve"> </w:delText>
        </w:r>
        <w:r w:rsidR="00231123" w:rsidDel="00C500A3">
          <w:rPr>
            <w:rFonts w:cs="Times New Roman"/>
          </w:rPr>
          <w:delText>F</w:delText>
        </w:r>
        <w:r w:rsidR="00AE0621" w:rsidDel="00C500A3">
          <w:rPr>
            <w:rFonts w:cs="Times New Roman"/>
          </w:rPr>
          <w:delText>i</w:delText>
        </w:r>
      </w:del>
      <w:del w:id="229" w:author="Aline Richter" w:date="2021-04-29T12:11:00Z">
        <w:r w:rsidR="00AE0621" w:rsidDel="00C500A3">
          <w:rPr>
            <w:rFonts w:cs="Times New Roman"/>
          </w:rPr>
          <w:delText>rst</w:delText>
        </w:r>
        <w:r w:rsidR="00231123" w:rsidDel="00C500A3">
          <w:rPr>
            <w:rFonts w:cs="Times New Roman"/>
          </w:rPr>
          <w:delText xml:space="preserve"> the function</w:delText>
        </w:r>
        <w:r w:rsidR="00AE0621" w:rsidDel="00C500A3">
          <w:rPr>
            <w:rFonts w:cs="Times New Roman"/>
          </w:rPr>
          <w:delText xml:space="preserve"> </w:delText>
        </w:r>
        <w:r w:rsidR="005337EC" w:rsidDel="00C500A3">
          <w:rPr>
            <w:rFonts w:cs="Times New Roman"/>
          </w:rPr>
          <w:delText>finds</w:delText>
        </w:r>
        <w:r w:rsidR="00AE0621" w:rsidDel="00C500A3">
          <w:rPr>
            <w:rFonts w:cs="Times New Roman"/>
          </w:rPr>
          <w:delText xml:space="preserve"> for all species</w:delText>
        </w:r>
        <w:r w:rsidR="00093A3C" w:rsidDel="00C500A3">
          <w:rPr>
            <w:rFonts w:cs="Times New Roman"/>
          </w:rPr>
          <w:delText xml:space="preserve"> of local data</w:delText>
        </w:r>
        <w:r w:rsidR="00AE0621" w:rsidDel="00C500A3">
          <w:rPr>
            <w:rFonts w:cs="Times New Roman"/>
          </w:rPr>
          <w:delText xml:space="preserve"> </w:delText>
        </w:r>
        <w:r w:rsidR="000E3F7F" w:rsidDel="00C500A3">
          <w:rPr>
            <w:rFonts w:cs="Times New Roman"/>
          </w:rPr>
          <w:delText>that are already presented in the mega-tree.</w:delText>
        </w:r>
      </w:del>
      <w:del w:id="230" w:author="Aline Richter" w:date="2021-04-29T12:12:00Z">
        <w:r w:rsidR="000E3F7F" w:rsidDel="00133209">
          <w:rPr>
            <w:rFonts w:cs="Times New Roman"/>
          </w:rPr>
          <w:delText xml:space="preserve"> </w:delText>
        </w:r>
      </w:del>
      <w:ins w:id="231" w:author="Aline Richter" w:date="2021-04-29T12:12:00Z">
        <w:r w:rsidR="00133209">
          <w:rPr>
            <w:rFonts w:cs="Times New Roman"/>
          </w:rPr>
          <w:t xml:space="preserve">i) </w:t>
        </w:r>
      </w:ins>
      <w:ins w:id="232" w:author="Aline Richter" w:date="2021-04-29T12:13:00Z">
        <w:r w:rsidR="00133209">
          <w:rPr>
            <w:rFonts w:cs="Times New Roman"/>
          </w:rPr>
          <w:t xml:space="preserve">the </w:t>
        </w:r>
      </w:ins>
      <w:ins w:id="233" w:author="Aline Richter" w:date="2021-04-29T12:14:00Z">
        <w:r w:rsidR="00133209">
          <w:rPr>
            <w:rFonts w:cs="Times New Roman"/>
          </w:rPr>
          <w:t>C</w:t>
        </w:r>
      </w:ins>
      <w:ins w:id="234" w:author="Aline Richter" w:date="2021-04-29T12:13:00Z">
        <w:r w:rsidR="00133209">
          <w:rPr>
            <w:rFonts w:cs="Times New Roman"/>
          </w:rPr>
          <w:t>ongeneric insertion consist in look</w:t>
        </w:r>
      </w:ins>
      <w:ins w:id="235" w:author="Aline Richter" w:date="2021-04-29T12:14:00Z">
        <w:r w:rsidR="00133209">
          <w:rPr>
            <w:rFonts w:cs="Times New Roman"/>
          </w:rPr>
          <w:t>ing</w:t>
        </w:r>
      </w:ins>
      <w:ins w:id="236" w:author="Aline Richter" w:date="2021-04-29T12:13:00Z">
        <w:r w:rsidR="00133209">
          <w:rPr>
            <w:rFonts w:cs="Times New Roman"/>
          </w:rPr>
          <w:t xml:space="preserve"> for </w:t>
        </w:r>
      </w:ins>
      <w:ins w:id="237" w:author="Aline Richter" w:date="2021-04-29T12:15:00Z">
        <w:r w:rsidR="00133209">
          <w:rPr>
            <w:rFonts w:cs="Times New Roman"/>
          </w:rPr>
          <w:t xml:space="preserve">genus in the tree that is </w:t>
        </w:r>
      </w:ins>
      <w:del w:id="238" w:author="Aline Richter" w:date="2021-04-29T12:14:00Z">
        <w:r w:rsidR="000E3F7F" w:rsidDel="00133209">
          <w:rPr>
            <w:rFonts w:cs="Times New Roman"/>
          </w:rPr>
          <w:delText xml:space="preserve">If any species remains for insertion, </w:delText>
        </w:r>
        <w:r w:rsidR="00093A3C" w:rsidDel="00133209">
          <w:rPr>
            <w:rFonts w:cs="Times New Roman"/>
          </w:rPr>
          <w:delText xml:space="preserve">then </w:delText>
        </w:r>
        <w:r w:rsidR="000E3F7F" w:rsidDel="00133209">
          <w:rPr>
            <w:rFonts w:cs="Times New Roman"/>
          </w:rPr>
          <w:delText xml:space="preserve">the function finds for congeneric </w:delText>
        </w:r>
      </w:del>
      <w:ins w:id="239" w:author="Aline Richter" w:date="2021-04-29T12:14:00Z">
        <w:r w:rsidR="00133209">
          <w:rPr>
            <w:rFonts w:cs="Times New Roman"/>
          </w:rPr>
          <w:t>the same genus of</w:t>
        </w:r>
      </w:ins>
      <w:ins w:id="240" w:author="Aline Richter" w:date="2021-04-29T12:15:00Z">
        <w:r w:rsidR="00133209">
          <w:rPr>
            <w:rFonts w:cs="Times New Roman"/>
          </w:rPr>
          <w:t xml:space="preserve"> species not found.</w:t>
        </w:r>
      </w:ins>
      <w:ins w:id="241" w:author="Aline Richter" w:date="2021-04-29T12:16:00Z">
        <w:r w:rsidR="00133209">
          <w:rPr>
            <w:rFonts w:cs="Times New Roman"/>
          </w:rPr>
          <w:t xml:space="preserve"> Once found, </w:t>
        </w:r>
      </w:ins>
      <w:ins w:id="242" w:author="Aline Richter" w:date="2021-04-29T12:19:00Z">
        <w:r w:rsidR="00133209">
          <w:rPr>
            <w:rFonts w:cs="Times New Roman"/>
          </w:rPr>
          <w:t>if there are only one species of the genus in the tree, the branch is split in two</w:t>
        </w:r>
      </w:ins>
      <w:ins w:id="243" w:author="Aline Richter" w:date="2021-04-29T12:21:00Z">
        <w:r w:rsidR="00133209">
          <w:rPr>
            <w:rFonts w:cs="Times New Roman"/>
          </w:rPr>
          <w:t xml:space="preserve"> </w:t>
        </w:r>
      </w:ins>
      <w:ins w:id="244" w:author="Aline Richter" w:date="2021-04-29T12:22:00Z">
        <w:r w:rsidR="00F00C11">
          <w:rPr>
            <w:rFonts w:cs="Times New Roman"/>
          </w:rPr>
          <w:t xml:space="preserve">and the species is </w:t>
        </w:r>
      </w:ins>
      <w:ins w:id="245" w:author="Aline Richter" w:date="2021-04-29T12:26:00Z">
        <w:r w:rsidR="00F00C11">
          <w:rPr>
            <w:rFonts w:cs="Times New Roman"/>
          </w:rPr>
          <w:t>added</w:t>
        </w:r>
      </w:ins>
      <w:ins w:id="246" w:author="Aline Richter" w:date="2021-04-29T12:22:00Z">
        <w:r w:rsidR="00F00C11">
          <w:rPr>
            <w:rFonts w:cs="Times New Roman"/>
          </w:rPr>
          <w:t xml:space="preserve"> </w:t>
        </w:r>
      </w:ins>
      <w:ins w:id="247" w:author="Aline Richter" w:date="2021-04-29T12:26:00Z">
        <w:r w:rsidR="00F00C11">
          <w:rPr>
            <w:rFonts w:cs="Times New Roman"/>
          </w:rPr>
          <w:t>as</w:t>
        </w:r>
      </w:ins>
      <w:ins w:id="248" w:author="Aline Richter" w:date="2021-04-29T12:22:00Z">
        <w:r w:rsidR="00F00C11">
          <w:rPr>
            <w:rFonts w:cs="Times New Roman"/>
          </w:rPr>
          <w:t xml:space="preserve"> sister of the respective genus</w:t>
        </w:r>
      </w:ins>
      <w:ins w:id="249" w:author="Aline Richter" w:date="2021-04-29T12:26:00Z">
        <w:r w:rsidR="00F00C11">
          <w:rPr>
            <w:rFonts w:cs="Times New Roman"/>
          </w:rPr>
          <w:t>.</w:t>
        </w:r>
      </w:ins>
      <w:ins w:id="250" w:author="Aline Richter" w:date="2021-04-29T12:22:00Z">
        <w:r w:rsidR="00F00C11">
          <w:rPr>
            <w:rFonts w:cs="Times New Roman"/>
          </w:rPr>
          <w:t xml:space="preserve"> </w:t>
        </w:r>
      </w:ins>
      <w:ins w:id="251" w:author="Aline Richter" w:date="2021-04-29T12:26:00Z">
        <w:r w:rsidR="00F00C11">
          <w:rPr>
            <w:rFonts w:cs="Times New Roman"/>
          </w:rPr>
          <w:t>When</w:t>
        </w:r>
      </w:ins>
      <w:ins w:id="252" w:author="Aline Richter" w:date="2021-04-29T12:22:00Z">
        <w:r w:rsidR="00F00C11">
          <w:rPr>
            <w:rFonts w:cs="Times New Roman"/>
          </w:rPr>
          <w:t xml:space="preserve"> there are </w:t>
        </w:r>
      </w:ins>
      <w:ins w:id="253" w:author="Aline Richter" w:date="2021-04-29T12:23:00Z">
        <w:r w:rsidR="00F00C11">
          <w:rPr>
            <w:rFonts w:cs="Times New Roman"/>
          </w:rPr>
          <w:t>two or more</w:t>
        </w:r>
      </w:ins>
      <w:ins w:id="254" w:author="Aline Richter" w:date="2021-04-29T12:22:00Z">
        <w:r w:rsidR="00F00C11">
          <w:rPr>
            <w:rFonts w:cs="Times New Roman"/>
          </w:rPr>
          <w:t xml:space="preserve"> species</w:t>
        </w:r>
      </w:ins>
      <w:ins w:id="255" w:author="Aline Richter" w:date="2021-04-29T12:23:00Z">
        <w:r w:rsidR="00F00C11">
          <w:rPr>
            <w:rFonts w:cs="Times New Roman"/>
          </w:rPr>
          <w:t xml:space="preserve"> of the genus</w:t>
        </w:r>
      </w:ins>
      <w:ins w:id="256" w:author="Aline Richter" w:date="2021-04-29T12:22:00Z">
        <w:r w:rsidR="00F00C11">
          <w:rPr>
            <w:rFonts w:cs="Times New Roman"/>
          </w:rPr>
          <w:t xml:space="preserve"> in the tree</w:t>
        </w:r>
      </w:ins>
      <w:ins w:id="257" w:author="Aline Richter" w:date="2021-04-29T12:23:00Z">
        <w:r w:rsidR="00F00C11">
          <w:rPr>
            <w:rFonts w:cs="Times New Roman"/>
          </w:rPr>
          <w:t xml:space="preserve">, the </w:t>
        </w:r>
      </w:ins>
      <w:ins w:id="258" w:author="Aline Richter" w:date="2021-04-29T12:17:00Z">
        <w:r w:rsidR="00133209">
          <w:rPr>
            <w:rFonts w:cs="Times New Roman"/>
          </w:rPr>
          <w:t xml:space="preserve">species is inserted </w:t>
        </w:r>
      </w:ins>
      <w:ins w:id="259" w:author="Aline Richter" w:date="2021-04-29T12:18:00Z">
        <w:r w:rsidR="00133209">
          <w:rPr>
            <w:rFonts w:cs="Times New Roman"/>
          </w:rPr>
          <w:t>as polytomy</w:t>
        </w:r>
      </w:ins>
      <w:del w:id="260" w:author="Aline Richter" w:date="2021-04-29T12:23:00Z">
        <w:r w:rsidR="000E3F7F" w:rsidDel="00F00C11">
          <w:rPr>
            <w:rFonts w:cs="Times New Roman"/>
          </w:rPr>
          <w:delText xml:space="preserve">species that are already present in tree. </w:delText>
        </w:r>
        <w:r w:rsidR="0039355B" w:rsidDel="00F00C11">
          <w:rPr>
            <w:rFonts w:cs="Times New Roman"/>
          </w:rPr>
          <w:delText xml:space="preserve">If any, the congeneric species are added to the </w:delText>
        </w:r>
        <w:r w:rsidR="007255FD" w:rsidDel="00F00C11">
          <w:rPr>
            <w:rFonts w:cs="Times New Roman"/>
          </w:rPr>
          <w:delText>tree</w:delText>
        </w:r>
        <w:r w:rsidR="00722395" w:rsidDel="00F00C11">
          <w:rPr>
            <w:rFonts w:cs="Times New Roman"/>
          </w:rPr>
          <w:delText xml:space="preserve"> as a sister species</w:delText>
        </w:r>
      </w:del>
      <w:del w:id="261" w:author="Aline Richter" w:date="2021-04-29T12:22:00Z">
        <w:r w:rsidR="00722395" w:rsidDel="00F00C11">
          <w:rPr>
            <w:rFonts w:cs="Times New Roman"/>
          </w:rPr>
          <w:delText xml:space="preserve"> of </w:delText>
        </w:r>
        <w:r w:rsidR="000665A5" w:rsidDel="00F00C11">
          <w:rPr>
            <w:rFonts w:cs="Times New Roman"/>
          </w:rPr>
          <w:delText>the respective</w:delText>
        </w:r>
        <w:r w:rsidR="00722395" w:rsidDel="00F00C11">
          <w:rPr>
            <w:rFonts w:cs="Times New Roman"/>
          </w:rPr>
          <w:delText xml:space="preserve"> genus</w:delText>
        </w:r>
      </w:del>
      <w:del w:id="262" w:author="Aline Richter" w:date="2021-04-29T12:23:00Z">
        <w:r w:rsidR="007255FD" w:rsidDel="00F00C11">
          <w:rPr>
            <w:rFonts w:cs="Times New Roman"/>
          </w:rPr>
          <w:delText xml:space="preserve"> by dividing the branch of congeneric species by two and inserting the new species</w:delText>
        </w:r>
        <w:r w:rsidR="00722395" w:rsidDel="00F00C11">
          <w:rPr>
            <w:rFonts w:cs="Times New Roman"/>
          </w:rPr>
          <w:delText>.</w:delText>
        </w:r>
        <w:r w:rsidR="00AD428C" w:rsidDel="00F00C11">
          <w:rPr>
            <w:rFonts w:cs="Times New Roman"/>
          </w:rPr>
          <w:delText xml:space="preserve"> If there are more </w:delText>
        </w:r>
        <w:r w:rsidR="00F572FA" w:rsidDel="00F00C11">
          <w:rPr>
            <w:rFonts w:cs="Times New Roman"/>
          </w:rPr>
          <w:delText xml:space="preserve">than one </w:delText>
        </w:r>
        <w:r w:rsidR="003424BC" w:rsidDel="00F00C11">
          <w:rPr>
            <w:rFonts w:cs="Times New Roman"/>
          </w:rPr>
          <w:delText xml:space="preserve">congeneric species in the tree </w:delText>
        </w:r>
        <w:r w:rsidR="00AD428C" w:rsidDel="00F00C11">
          <w:rPr>
            <w:rFonts w:cs="Times New Roman"/>
          </w:rPr>
          <w:delText>the species will be added as a polytomy</w:delText>
        </w:r>
      </w:del>
      <w:r w:rsidR="00AD428C">
        <w:rPr>
          <w:rFonts w:cs="Times New Roman"/>
        </w:rPr>
        <w:t xml:space="preserve"> at the </w:t>
      </w:r>
      <w:r w:rsidR="008653C8">
        <w:rPr>
          <w:rFonts w:cs="Times New Roman"/>
        </w:rPr>
        <w:t>node that corresponds to the most recent ancestral (MRCA) that links all congeneric species</w:t>
      </w:r>
      <w:r w:rsidR="00AD428C">
        <w:rPr>
          <w:rFonts w:cs="Times New Roman"/>
        </w:rPr>
        <w:t>.</w:t>
      </w:r>
      <w:ins w:id="263" w:author="Aline Richter" w:date="2021-04-29T12:27:00Z">
        <w:r w:rsidR="00F00C11">
          <w:rPr>
            <w:rFonts w:cs="Times New Roman"/>
          </w:rPr>
          <w:t xml:space="preserve"> </w:t>
        </w:r>
      </w:ins>
      <w:ins w:id="264" w:author="Aline Richter" w:date="2021-04-29T13:03:00Z">
        <w:r w:rsidR="00A05F9C">
          <w:rPr>
            <w:rFonts w:cs="Times New Roman"/>
          </w:rPr>
          <w:t>(</w:t>
        </w:r>
      </w:ins>
      <w:ins w:id="265" w:author="Aline Richter" w:date="2021-04-29T12:27:00Z">
        <w:r w:rsidR="00F00C11">
          <w:rPr>
            <w:rFonts w:cs="Times New Roman"/>
          </w:rPr>
          <w:t>ii)</w:t>
        </w:r>
      </w:ins>
      <w:r w:rsidR="00231123">
        <w:rPr>
          <w:rFonts w:cs="Times New Roman"/>
        </w:rPr>
        <w:t xml:space="preserve"> </w:t>
      </w:r>
      <w:del w:id="266" w:author="Aline Richter" w:date="2021-04-29T12:24:00Z">
        <w:r w:rsidR="00231123" w:rsidDel="00F00C11">
          <w:rPr>
            <w:rFonts w:cs="Times New Roman"/>
          </w:rPr>
          <w:delText xml:space="preserve">This </w:delText>
        </w:r>
        <w:r w:rsidR="009E3E36" w:rsidDel="00F00C11">
          <w:rPr>
            <w:rFonts w:cs="Times New Roman"/>
          </w:rPr>
          <w:delText>round</w:delText>
        </w:r>
        <w:r w:rsidR="00231123" w:rsidDel="00F00C11">
          <w:rPr>
            <w:rFonts w:cs="Times New Roman"/>
          </w:rPr>
          <w:delText xml:space="preserve"> of insertion is what we call </w:delText>
        </w:r>
        <w:r w:rsidR="008D68DC" w:rsidDel="00F00C11">
          <w:rPr>
            <w:rFonts w:cs="Times New Roman"/>
          </w:rPr>
          <w:delText>C</w:delText>
        </w:r>
        <w:r w:rsidR="00231123" w:rsidDel="00F00C11">
          <w:rPr>
            <w:rFonts w:cs="Times New Roman"/>
          </w:rPr>
          <w:delText>ongene</w:delText>
        </w:r>
        <w:r w:rsidR="005337EC" w:rsidDel="00F00C11">
          <w:rPr>
            <w:rFonts w:cs="Times New Roman"/>
          </w:rPr>
          <w:delText>ric insertion.</w:delText>
        </w:r>
      </w:del>
    </w:p>
    <w:p w14:paraId="2B1E6F67" w14:textId="6B3F3016" w:rsidR="00AD428C" w:rsidRPr="00727D48" w:rsidDel="0013209E" w:rsidRDefault="00AD428C">
      <w:pPr>
        <w:ind w:firstLine="708"/>
        <w:rPr>
          <w:del w:id="267" w:author="Aline Richter" w:date="2021-04-29T16:15:00Z"/>
          <w:rFonts w:cs="Times New Roman"/>
          <w:rPrChange w:id="268" w:author="Aline Richter" w:date="2021-04-28T14:55:00Z">
            <w:rPr>
              <w:del w:id="269" w:author="Aline Richter" w:date="2021-04-29T16:15:00Z"/>
              <w:rFonts w:cs="Times New Roman"/>
              <w:lang w:val="pt-BR"/>
            </w:rPr>
          </w:rPrChange>
        </w:rPr>
        <w:pPrChange w:id="270" w:author="Aline Richter" w:date="2021-04-29T16:15:00Z">
          <w:pPr/>
        </w:pPrChange>
      </w:pPr>
      <w:del w:id="271" w:author="Aline Richter" w:date="2021-04-29T12:27:00Z">
        <w:r w:rsidDel="00F00C11">
          <w:rPr>
            <w:rFonts w:cs="Times New Roman"/>
          </w:rPr>
          <w:tab/>
          <w:delText>After congeneric insertions</w:delText>
        </w:r>
      </w:del>
      <w:ins w:id="272" w:author="Aline Richter" w:date="2021-04-29T12:27:00Z">
        <w:r w:rsidR="00F00C11">
          <w:rPr>
            <w:rFonts w:cs="Times New Roman"/>
          </w:rPr>
          <w:t>After this</w:t>
        </w:r>
      </w:ins>
      <w:r>
        <w:rPr>
          <w:rFonts w:cs="Times New Roman"/>
        </w:rPr>
        <w:t>, if there are species that already must be inserted in the tree</w:t>
      </w:r>
      <w:r w:rsidR="005337EC">
        <w:rPr>
          <w:rFonts w:cs="Times New Roman"/>
        </w:rPr>
        <w:t>,</w:t>
      </w:r>
      <w:r>
        <w:rPr>
          <w:rFonts w:cs="Times New Roman"/>
        </w:rPr>
        <w:t xml:space="preserve"> </w:t>
      </w:r>
      <w:r w:rsidR="00DE1DC7">
        <w:rPr>
          <w:rFonts w:cs="Times New Roman"/>
        </w:rPr>
        <w:t>FishPhyloMaker finds for</w:t>
      </w:r>
      <w:del w:id="273" w:author="Aline Richter" w:date="2021-04-29T12:28:00Z">
        <w:r w:rsidR="00DE1DC7" w:rsidDel="00F00C11">
          <w:rPr>
            <w:rFonts w:cs="Times New Roman"/>
          </w:rPr>
          <w:delText xml:space="preserve"> the</w:delText>
        </w:r>
      </w:del>
      <w:r w:rsidR="00DE1DC7">
        <w:rPr>
          <w:rFonts w:cs="Times New Roman"/>
        </w:rPr>
        <w:t xml:space="preserve"> </w:t>
      </w:r>
      <w:r w:rsidR="009E3E36">
        <w:rPr>
          <w:rFonts w:cs="Times New Roman"/>
        </w:rPr>
        <w:t>all</w:t>
      </w:r>
      <w:del w:id="274" w:author="Aline Richter" w:date="2021-04-29T12:28:00Z">
        <w:r w:rsidR="009E3E36" w:rsidDel="00F00C11">
          <w:rPr>
            <w:rFonts w:cs="Times New Roman"/>
          </w:rPr>
          <w:delText xml:space="preserve"> the</w:delText>
        </w:r>
      </w:del>
      <w:r w:rsidR="009E3E36">
        <w:rPr>
          <w:rFonts w:cs="Times New Roman"/>
        </w:rPr>
        <w:t xml:space="preserve"> </w:t>
      </w:r>
      <w:r w:rsidR="00DE1DC7">
        <w:rPr>
          <w:rFonts w:cs="Times New Roman"/>
        </w:rPr>
        <w:t xml:space="preserve">genus in the tree that are of the same </w:t>
      </w:r>
      <w:r w:rsidR="00C16C1B">
        <w:rPr>
          <w:rFonts w:cs="Times New Roman"/>
        </w:rPr>
        <w:t xml:space="preserve">family of the </w:t>
      </w:r>
      <w:ins w:id="275" w:author="Aline Richter" w:date="2021-04-29T12:29:00Z">
        <w:r w:rsidR="00F00C11">
          <w:rPr>
            <w:rFonts w:cs="Times New Roman"/>
          </w:rPr>
          <w:t xml:space="preserve">remaining </w:t>
        </w:r>
      </w:ins>
      <w:r w:rsidR="00C16C1B">
        <w:rPr>
          <w:rFonts w:cs="Times New Roman"/>
        </w:rPr>
        <w:t>species</w:t>
      </w:r>
      <w:del w:id="276" w:author="Aline Richter" w:date="2021-04-29T12:29:00Z">
        <w:r w:rsidR="00C16C1B" w:rsidDel="00F00C11">
          <w:rPr>
            <w:rFonts w:cs="Times New Roman"/>
          </w:rPr>
          <w:delText xml:space="preserve"> that must be inserted</w:delText>
        </w:r>
      </w:del>
      <w:del w:id="277" w:author="Aline Richter" w:date="2021-04-29T12:34:00Z">
        <w:r w:rsidR="00C16C1B" w:rsidDel="00521ACF">
          <w:rPr>
            <w:rFonts w:cs="Times New Roman"/>
          </w:rPr>
          <w:delText>.</w:delText>
        </w:r>
        <w:r w:rsidR="009E3E36" w:rsidDel="00521ACF">
          <w:rPr>
            <w:rFonts w:cs="Times New Roman"/>
          </w:rPr>
          <w:delText xml:space="preserve"> This comprises</w:delText>
        </w:r>
      </w:del>
      <w:ins w:id="278" w:author="Aline Richter" w:date="2021-04-29T12:34:00Z">
        <w:r w:rsidR="00521ACF">
          <w:rPr>
            <w:rFonts w:cs="Times New Roman"/>
          </w:rPr>
          <w:t>, comprising</w:t>
        </w:r>
      </w:ins>
      <w:r w:rsidR="009E3E36">
        <w:rPr>
          <w:rFonts w:cs="Times New Roman"/>
        </w:rPr>
        <w:t xml:space="preserve"> the </w:t>
      </w:r>
      <w:r w:rsidR="00563442">
        <w:rPr>
          <w:rFonts w:cs="Times New Roman"/>
        </w:rPr>
        <w:t>F</w:t>
      </w:r>
      <w:r w:rsidR="009E3E36">
        <w:rPr>
          <w:rFonts w:cs="Times New Roman"/>
        </w:rPr>
        <w:t>amily</w:t>
      </w:r>
      <w:ins w:id="279" w:author="Aline Richter" w:date="2021-04-28T17:58:00Z">
        <w:r w:rsidR="00A93439">
          <w:rPr>
            <w:rFonts w:cs="Times New Roman"/>
          </w:rPr>
          <w:t>-</w:t>
        </w:r>
      </w:ins>
      <w:del w:id="280" w:author="Aline Richter" w:date="2021-04-28T17:58:00Z">
        <w:r w:rsidR="009E3E36" w:rsidDel="00A93439">
          <w:rPr>
            <w:rFonts w:cs="Times New Roman"/>
          </w:rPr>
          <w:delText xml:space="preserve"> </w:delText>
        </w:r>
      </w:del>
      <w:r w:rsidR="009E3E36">
        <w:rPr>
          <w:rFonts w:cs="Times New Roman"/>
        </w:rPr>
        <w:t>level</w:t>
      </w:r>
      <w:ins w:id="281" w:author="Aline Richter" w:date="2021-04-29T12:29:00Z">
        <w:r w:rsidR="00F00C11">
          <w:rPr>
            <w:rFonts w:cs="Times New Roman"/>
          </w:rPr>
          <w:t xml:space="preserve"> </w:t>
        </w:r>
      </w:ins>
      <w:del w:id="282" w:author="Aline Richter" w:date="2021-04-29T12:29:00Z">
        <w:r w:rsidR="009E3E36" w:rsidDel="00F00C11">
          <w:rPr>
            <w:rFonts w:cs="Times New Roman"/>
          </w:rPr>
          <w:delText xml:space="preserve"> round </w:delText>
        </w:r>
      </w:del>
      <w:r w:rsidR="009E3E36">
        <w:rPr>
          <w:rFonts w:cs="Times New Roman"/>
        </w:rPr>
        <w:t>of insertions.</w:t>
      </w:r>
      <w:r w:rsidR="00C16C1B">
        <w:rPr>
          <w:rFonts w:cs="Times New Roman"/>
        </w:rPr>
        <w:t xml:space="preserve"> </w:t>
      </w:r>
      <w:ins w:id="283" w:author="Aline Richter" w:date="2021-04-29T12:33:00Z">
        <w:r w:rsidR="00521ACF">
          <w:rPr>
            <w:rFonts w:cs="Times New Roman"/>
          </w:rPr>
          <w:t>A list with all genus</w:t>
        </w:r>
      </w:ins>
      <w:ins w:id="284" w:author="Aline Richter" w:date="2021-04-29T12:34:00Z">
        <w:r w:rsidR="00521ACF">
          <w:rPr>
            <w:rFonts w:cs="Times New Roman"/>
          </w:rPr>
          <w:t xml:space="preserve"> is printed</w:t>
        </w:r>
      </w:ins>
      <w:ins w:id="285" w:author="Aline Richter" w:date="2021-04-29T12:37:00Z">
        <w:r w:rsidR="00521ACF">
          <w:rPr>
            <w:rFonts w:cs="Times New Roman"/>
          </w:rPr>
          <w:t>,</w:t>
        </w:r>
      </w:ins>
      <w:ins w:id="286" w:author="Aline Richter" w:date="2021-04-29T12:34:00Z">
        <w:r w:rsidR="00521ACF">
          <w:rPr>
            <w:rFonts w:cs="Times New Roman"/>
          </w:rPr>
          <w:t xml:space="preserve"> and </w:t>
        </w:r>
      </w:ins>
      <w:ins w:id="287" w:author="Aline Richter" w:date="2021-04-29T12:35:00Z">
        <w:r w:rsidR="00521ACF">
          <w:rPr>
            <w:rFonts w:cs="Times New Roman"/>
          </w:rPr>
          <w:t xml:space="preserve">interactively, the user </w:t>
        </w:r>
      </w:ins>
      <w:ins w:id="288" w:author="Aline Richter" w:date="2021-04-29T12:36:00Z">
        <w:r w:rsidR="00521ACF">
          <w:rPr>
            <w:rFonts w:cs="Times New Roman"/>
          </w:rPr>
          <w:t>can inform if</w:t>
        </w:r>
      </w:ins>
      <w:ins w:id="289" w:author="Aline Richter" w:date="2021-04-29T12:37:00Z">
        <w:r w:rsidR="00521ACF">
          <w:rPr>
            <w:rFonts w:cs="Times New Roman"/>
          </w:rPr>
          <w:t xml:space="preserve"> the species must be inserted </w:t>
        </w:r>
      </w:ins>
      <w:ins w:id="290" w:author="Aline Richter" w:date="2021-04-29T12:38:00Z">
        <w:r w:rsidR="00521ACF">
          <w:rPr>
            <w:rFonts w:cs="Times New Roman"/>
          </w:rPr>
          <w:t>1 –</w:t>
        </w:r>
        <w:r w:rsidR="00521ACF" w:rsidRPr="00521ACF">
          <w:rPr>
            <w:rFonts w:cs="Times New Roman"/>
          </w:rPr>
          <w:t xml:space="preserve"> </w:t>
        </w:r>
        <w:r w:rsidR="00521ACF">
          <w:rPr>
            <w:rFonts w:cs="Times New Roman"/>
          </w:rPr>
          <w:t>near to a genus, 2 – between two ge</w:t>
        </w:r>
      </w:ins>
      <w:ins w:id="291" w:author="Aline Richter" w:date="2021-04-29T12:39:00Z">
        <w:r w:rsidR="00521ACF">
          <w:rPr>
            <w:rFonts w:cs="Times New Roman"/>
          </w:rPr>
          <w:t>n</w:t>
        </w:r>
      </w:ins>
      <w:ins w:id="292" w:author="Aline Richter" w:date="2021-04-29T16:11:00Z">
        <w:r w:rsidR="0013209E">
          <w:rPr>
            <w:rFonts w:cs="Times New Roman"/>
          </w:rPr>
          <w:t>era</w:t>
        </w:r>
      </w:ins>
      <w:ins w:id="293" w:author="Aline Richter" w:date="2021-04-29T12:39:00Z">
        <w:r w:rsidR="00521ACF">
          <w:rPr>
            <w:rFonts w:cs="Times New Roman"/>
          </w:rPr>
          <w:t xml:space="preserve"> or 3 – at the node </w:t>
        </w:r>
      </w:ins>
      <w:ins w:id="294" w:author="Aline Richter" w:date="2021-04-29T12:40:00Z">
        <w:r w:rsidR="00521ACF">
          <w:rPr>
            <w:rFonts w:cs="Times New Roman"/>
          </w:rPr>
          <w:t xml:space="preserve">of the </w:t>
        </w:r>
      </w:ins>
      <w:ins w:id="295" w:author="Aline Richter" w:date="2021-04-29T12:41:00Z">
        <w:r w:rsidR="00521ACF">
          <w:rPr>
            <w:rFonts w:cs="Times New Roman"/>
          </w:rPr>
          <w:t xml:space="preserve">family. </w:t>
        </w:r>
      </w:ins>
      <w:ins w:id="296" w:author="Aline Richter" w:date="2021-04-29T12:49:00Z">
        <w:r w:rsidR="006552FA" w:rsidRPr="006552FA">
          <w:rPr>
            <w:rFonts w:cs="Times New Roman"/>
          </w:rPr>
          <w:t>If option 1 is chosen, the user must provide the name of the genus in the list to which the species to be inserted is closest</w:t>
        </w:r>
      </w:ins>
      <w:ins w:id="297" w:author="Aline Richter" w:date="2021-04-29T12:51:00Z">
        <w:r w:rsidR="006552FA">
          <w:rPr>
            <w:rFonts w:cs="Times New Roman"/>
          </w:rPr>
          <w:t>, the branch of the target genus is split in two and the species is added as siste</w:t>
        </w:r>
      </w:ins>
      <w:ins w:id="298" w:author="Aline Richter" w:date="2021-04-29T12:52:00Z">
        <w:r w:rsidR="006552FA">
          <w:rPr>
            <w:rFonts w:cs="Times New Roman"/>
          </w:rPr>
          <w:t>r</w:t>
        </w:r>
      </w:ins>
      <w:ins w:id="299" w:author="Aline Richter" w:date="2021-04-29T12:49:00Z">
        <w:r w:rsidR="006552FA" w:rsidRPr="006552FA">
          <w:rPr>
            <w:rFonts w:cs="Times New Roman"/>
          </w:rPr>
          <w:t>.</w:t>
        </w:r>
        <w:r w:rsidR="006552FA">
          <w:rPr>
            <w:rFonts w:cs="Times New Roman"/>
          </w:rPr>
          <w:t xml:space="preserve"> If option 2 is chosen, the user must provide two </w:t>
        </w:r>
      </w:ins>
      <w:ins w:id="300" w:author="Aline Richter" w:date="2021-04-29T12:50:00Z">
        <w:r w:rsidR="006552FA">
          <w:rPr>
            <w:rFonts w:cs="Times New Roman"/>
          </w:rPr>
          <w:t>names, separated by a blank space</w:t>
        </w:r>
      </w:ins>
      <w:ins w:id="301" w:author="Aline Richter" w:date="2021-04-29T12:53:00Z">
        <w:r w:rsidR="00512BA3">
          <w:rPr>
            <w:rFonts w:cs="Times New Roman"/>
          </w:rPr>
          <w:t>.</w:t>
        </w:r>
      </w:ins>
      <w:ins w:id="302" w:author="Aline Richter" w:date="2021-04-29T12:52:00Z">
        <w:r w:rsidR="00512BA3">
          <w:rPr>
            <w:rFonts w:cs="Times New Roman"/>
          </w:rPr>
          <w:t xml:space="preserve"> The species </w:t>
        </w:r>
        <w:r w:rsidR="00512BA3">
          <w:rPr>
            <w:rFonts w:cs="Times New Roman"/>
          </w:rPr>
          <w:lastRenderedPageBreak/>
          <w:t xml:space="preserve">is inserted </w:t>
        </w:r>
      </w:ins>
      <w:ins w:id="303" w:author="Aline Richter" w:date="2021-04-29T12:53:00Z">
        <w:r w:rsidR="00512BA3">
          <w:rPr>
            <w:rFonts w:cs="Times New Roman"/>
          </w:rPr>
          <w:t>as a polytomy at the node that unites the two informed</w:t>
        </w:r>
      </w:ins>
      <w:ins w:id="304" w:author="Aline Richter" w:date="2021-04-29T12:54:00Z">
        <w:r w:rsidR="00512BA3" w:rsidRPr="00512BA3">
          <w:rPr>
            <w:rFonts w:cs="Times New Roman"/>
          </w:rPr>
          <w:t xml:space="preserve"> </w:t>
        </w:r>
        <w:r w:rsidR="00512BA3">
          <w:rPr>
            <w:rFonts w:cs="Times New Roman"/>
          </w:rPr>
          <w:t>gen</w:t>
        </w:r>
      </w:ins>
      <w:ins w:id="305" w:author="Aline Richter" w:date="2021-04-29T12:55:00Z">
        <w:r w:rsidR="00512BA3">
          <w:rPr>
            <w:rFonts w:cs="Times New Roman"/>
          </w:rPr>
          <w:t>era</w:t>
        </w:r>
      </w:ins>
      <w:ins w:id="306" w:author="Aline Richter" w:date="2021-04-29T12:53:00Z">
        <w:r w:rsidR="00512BA3">
          <w:rPr>
            <w:rFonts w:cs="Times New Roman"/>
          </w:rPr>
          <w:t xml:space="preserve">. If </w:t>
        </w:r>
      </w:ins>
      <w:ins w:id="307" w:author="Aline Richter" w:date="2021-04-29T12:55:00Z">
        <w:r w:rsidR="00512BA3">
          <w:rPr>
            <w:rFonts w:cs="Times New Roman"/>
          </w:rPr>
          <w:t xml:space="preserve">option 3 is chosen, </w:t>
        </w:r>
      </w:ins>
      <w:ins w:id="308" w:author="Aline Richter" w:date="2021-04-29T12:57:00Z">
        <w:r w:rsidR="00512BA3">
          <w:rPr>
            <w:rFonts w:cs="Times New Roman"/>
          </w:rPr>
          <w:t xml:space="preserve">the user must inform the family name, then </w:t>
        </w:r>
      </w:ins>
      <w:ins w:id="309" w:author="Aline Richter" w:date="2021-04-29T12:56:00Z">
        <w:r w:rsidR="00512BA3">
          <w:rPr>
            <w:rFonts w:cs="Times New Roman"/>
          </w:rPr>
          <w:t xml:space="preserve">the species is inserted </w:t>
        </w:r>
      </w:ins>
      <w:ins w:id="310" w:author="Aline Richter" w:date="2021-04-29T12:57:00Z">
        <w:r w:rsidR="00512BA3">
          <w:rPr>
            <w:rFonts w:cs="Times New Roman"/>
          </w:rPr>
          <w:t>at</w:t>
        </w:r>
      </w:ins>
      <w:ins w:id="311" w:author="Aline Richter" w:date="2021-04-29T12:56:00Z">
        <w:r w:rsidR="00512BA3">
          <w:rPr>
            <w:rFonts w:cs="Times New Roman"/>
          </w:rPr>
          <w:t xml:space="preserve"> family node as a polytomy.</w:t>
        </w:r>
      </w:ins>
      <w:ins w:id="312" w:author="Aline Richter" w:date="2021-04-29T12:58:00Z">
        <w:r w:rsidR="00512BA3">
          <w:rPr>
            <w:rFonts w:cs="Times New Roman"/>
          </w:rPr>
          <w:t xml:space="preserve"> </w:t>
        </w:r>
      </w:ins>
      <w:ins w:id="313" w:author="Aline Richter" w:date="2021-04-29T13:03:00Z">
        <w:r w:rsidR="00A05F9C">
          <w:rPr>
            <w:rFonts w:cs="Times New Roman"/>
          </w:rPr>
          <w:t>(</w:t>
        </w:r>
      </w:ins>
      <w:ins w:id="314" w:author="Aline Richter" w:date="2021-04-29T13:01:00Z">
        <w:r w:rsidR="00512BA3">
          <w:rPr>
            <w:rFonts w:cs="Times New Roman"/>
          </w:rPr>
          <w:t xml:space="preserve">iii) </w:t>
        </w:r>
      </w:ins>
      <w:ins w:id="315" w:author="Aline Richter" w:date="2021-04-29T12:59:00Z">
        <w:r w:rsidR="00512BA3">
          <w:rPr>
            <w:rFonts w:cs="Times New Roman"/>
          </w:rPr>
          <w:t>After this procedure, the function checks if any remained species to be inserted could be inserted now as congeneric</w:t>
        </w:r>
      </w:ins>
      <w:ins w:id="316" w:author="Aline Richter" w:date="2021-04-29T13:02:00Z">
        <w:r w:rsidR="00512BA3">
          <w:rPr>
            <w:rFonts w:cs="Times New Roman"/>
          </w:rPr>
          <w:t xml:space="preserve">. </w:t>
        </w:r>
      </w:ins>
      <w:ins w:id="317" w:author="Aline Richter" w:date="2021-04-29T14:43:00Z">
        <w:r w:rsidR="00E96761">
          <w:rPr>
            <w:rFonts w:cs="Times New Roman"/>
          </w:rPr>
          <w:t>If yes, the</w:t>
        </w:r>
      </w:ins>
      <w:ins w:id="318" w:author="Aline Richter" w:date="2021-04-29T13:02:00Z">
        <w:r w:rsidR="00512BA3">
          <w:rPr>
            <w:rFonts w:cs="Times New Roman"/>
          </w:rPr>
          <w:t xml:space="preserve"> </w:t>
        </w:r>
      </w:ins>
      <w:ins w:id="319" w:author="Aline Richter" w:date="2021-04-29T13:04:00Z">
        <w:r w:rsidR="00A05F9C">
          <w:rPr>
            <w:rFonts w:cs="Times New Roman"/>
          </w:rPr>
          <w:t>insertion</w:t>
        </w:r>
      </w:ins>
      <w:ins w:id="320" w:author="Aline Richter" w:date="2021-04-29T13:02:00Z">
        <w:r w:rsidR="00512BA3">
          <w:rPr>
            <w:rFonts w:cs="Times New Roman"/>
          </w:rPr>
          <w:t xml:space="preserve"> follow</w:t>
        </w:r>
      </w:ins>
      <w:ins w:id="321" w:author="Aline Richter" w:date="2021-04-29T13:04:00Z">
        <w:r w:rsidR="00A05F9C">
          <w:rPr>
            <w:rFonts w:cs="Times New Roman"/>
          </w:rPr>
          <w:t>s</w:t>
        </w:r>
      </w:ins>
      <w:ins w:id="322" w:author="Aline Richter" w:date="2021-04-29T13:02:00Z">
        <w:r w:rsidR="00512BA3">
          <w:rPr>
            <w:rFonts w:cs="Times New Roman"/>
          </w:rPr>
          <w:t xml:space="preserve"> the same </w:t>
        </w:r>
        <w:r w:rsidR="00A05F9C">
          <w:rPr>
            <w:rFonts w:cs="Times New Roman"/>
          </w:rPr>
          <w:t>procedure descri</w:t>
        </w:r>
      </w:ins>
      <w:ins w:id="323" w:author="Aline Richter" w:date="2021-04-29T13:03:00Z">
        <w:r w:rsidR="00A05F9C">
          <w:rPr>
            <w:rFonts w:cs="Times New Roman"/>
          </w:rPr>
          <w:t>bed at (i)</w:t>
        </w:r>
      </w:ins>
      <w:ins w:id="324" w:author="Aline Richter" w:date="2021-04-29T13:04:00Z">
        <w:r w:rsidR="00A05F9C">
          <w:rPr>
            <w:rFonts w:cs="Times New Roman"/>
          </w:rPr>
          <w:t xml:space="preserve">, but is </w:t>
        </w:r>
      </w:ins>
      <w:ins w:id="325" w:author="Aline Richter" w:date="2021-04-29T14:41:00Z">
        <w:r w:rsidR="00E96761">
          <w:rPr>
            <w:rFonts w:cs="Times New Roman"/>
          </w:rPr>
          <w:t xml:space="preserve">discriminated </w:t>
        </w:r>
      </w:ins>
      <w:ins w:id="326" w:author="Aline Richter" w:date="2021-04-29T14:42:00Z">
        <w:r w:rsidR="00E96761">
          <w:rPr>
            <w:rFonts w:cs="Times New Roman"/>
          </w:rPr>
          <w:t xml:space="preserve">in the output data </w:t>
        </w:r>
      </w:ins>
      <w:ins w:id="327" w:author="Aline Richter" w:date="2021-04-29T14:43:00Z">
        <w:r w:rsidR="00E96761">
          <w:rPr>
            <w:rFonts w:cs="Times New Roman"/>
          </w:rPr>
          <w:t>as a Congeneric family-level insertion.</w:t>
        </w:r>
      </w:ins>
      <w:ins w:id="328" w:author="Aline Richter" w:date="2021-04-29T16:13:00Z">
        <w:r w:rsidR="0013209E">
          <w:rPr>
            <w:rFonts w:cs="Times New Roman"/>
          </w:rPr>
          <w:t xml:space="preserve"> iv)</w:t>
        </w:r>
      </w:ins>
      <w:ins w:id="329" w:author="Aline Richter" w:date="2021-04-29T16:14:00Z">
        <w:r w:rsidR="0013209E">
          <w:rPr>
            <w:rFonts w:cs="Times New Roman"/>
          </w:rPr>
          <w:t xml:space="preserve"> </w:t>
        </w:r>
      </w:ins>
      <w:del w:id="330" w:author="Aline Richter" w:date="2021-04-29T12:31:00Z">
        <w:r w:rsidR="00C16C1B" w:rsidDel="00F00C11">
          <w:rPr>
            <w:rFonts w:cs="Times New Roman"/>
          </w:rPr>
          <w:delText>In this round</w:delText>
        </w:r>
      </w:del>
      <w:del w:id="331" w:author="Aline Richter" w:date="2021-04-29T12:58:00Z">
        <w:r w:rsidR="00B20160" w:rsidDel="00512BA3">
          <w:rPr>
            <w:rFonts w:cs="Times New Roman"/>
          </w:rPr>
          <w:delText>,</w:delText>
        </w:r>
        <w:r w:rsidR="00C16C1B" w:rsidDel="00512BA3">
          <w:rPr>
            <w:rFonts w:cs="Times New Roman"/>
          </w:rPr>
          <w:delText xml:space="preserve"> the user </w:delText>
        </w:r>
        <w:r w:rsidR="00681675" w:rsidDel="00512BA3">
          <w:rPr>
            <w:rFonts w:cs="Times New Roman"/>
          </w:rPr>
          <w:delText>has</w:delText>
        </w:r>
        <w:r w:rsidR="00C16C1B" w:rsidDel="00512BA3">
          <w:rPr>
            <w:rFonts w:cs="Times New Roman"/>
          </w:rPr>
          <w:delText xml:space="preserve"> three </w:delText>
        </w:r>
      </w:del>
      <w:del w:id="332" w:author="Aline Richter" w:date="2021-04-29T12:31:00Z">
        <w:r w:rsidR="00965BAB" w:rsidDel="00F00C11">
          <w:rPr>
            <w:rFonts w:cs="Times New Roman"/>
          </w:rPr>
          <w:delText xml:space="preserve">insertion </w:delText>
        </w:r>
      </w:del>
      <w:del w:id="333" w:author="Aline Richter" w:date="2021-04-29T12:58:00Z">
        <w:r w:rsidR="00965BAB" w:rsidDel="00512BA3">
          <w:rPr>
            <w:rFonts w:cs="Times New Roman"/>
          </w:rPr>
          <w:delText>options</w:delText>
        </w:r>
        <w:r w:rsidR="0097006A" w:rsidDel="00512BA3">
          <w:rPr>
            <w:rFonts w:cs="Times New Roman"/>
          </w:rPr>
          <w:delText xml:space="preserve">: 1- </w:delText>
        </w:r>
      </w:del>
      <w:del w:id="334" w:author="Aline Richter" w:date="2021-04-29T12:32:00Z">
        <w:r w:rsidR="0097006A" w:rsidDel="00521ACF">
          <w:rPr>
            <w:rFonts w:cs="Times New Roman"/>
          </w:rPr>
          <w:delText xml:space="preserve">the </w:delText>
        </w:r>
      </w:del>
      <w:del w:id="335" w:author="Aline Richter" w:date="2021-04-29T12:58:00Z">
        <w:r w:rsidR="0097006A" w:rsidDel="00512BA3">
          <w:rPr>
            <w:rFonts w:cs="Times New Roman"/>
          </w:rPr>
          <w:delText xml:space="preserve">species </w:delText>
        </w:r>
      </w:del>
      <w:del w:id="336" w:author="Aline Richter" w:date="2021-04-29T12:32:00Z">
        <w:r w:rsidR="0097006A" w:rsidDel="00521ACF">
          <w:rPr>
            <w:rFonts w:cs="Times New Roman"/>
          </w:rPr>
          <w:delText xml:space="preserve">can be added </w:delText>
        </w:r>
      </w:del>
      <w:del w:id="337" w:author="Aline Richter" w:date="2021-04-29T12:38:00Z">
        <w:r w:rsidR="00410D38" w:rsidDel="00521ACF">
          <w:rPr>
            <w:rFonts w:cs="Times New Roman"/>
          </w:rPr>
          <w:delText>near to a</w:delText>
        </w:r>
        <w:r w:rsidR="0097006A" w:rsidDel="00521ACF">
          <w:rPr>
            <w:rFonts w:cs="Times New Roman"/>
          </w:rPr>
          <w:delText xml:space="preserve"> genus</w:delText>
        </w:r>
      </w:del>
      <w:del w:id="338" w:author="Aline Richter" w:date="2021-04-29T12:58:00Z">
        <w:r w:rsidR="0097006A" w:rsidDel="00512BA3">
          <w:rPr>
            <w:rFonts w:cs="Times New Roman"/>
          </w:rPr>
          <w:delText xml:space="preserve"> of the same family</w:delText>
        </w:r>
        <w:r w:rsidR="00642F54" w:rsidDel="00512BA3">
          <w:rPr>
            <w:rFonts w:cs="Times New Roman"/>
          </w:rPr>
          <w:delText xml:space="preserve">, by dividing the branch </w:delText>
        </w:r>
        <w:r w:rsidR="00E91FC8" w:rsidDel="00512BA3">
          <w:rPr>
            <w:rFonts w:cs="Times New Roman"/>
          </w:rPr>
          <w:delText xml:space="preserve">length that links all species in this genus by </w:delText>
        </w:r>
        <w:r w:rsidR="00563442" w:rsidDel="00512BA3">
          <w:rPr>
            <w:rFonts w:cs="Times New Roman"/>
          </w:rPr>
          <w:delText>two</w:delText>
        </w:r>
        <w:r w:rsidR="00271037" w:rsidDel="00512BA3">
          <w:rPr>
            <w:rFonts w:cs="Times New Roman"/>
          </w:rPr>
          <w:delText>; 2- the species can be added between two different genus of the same family</w:delText>
        </w:r>
        <w:r w:rsidR="00E91FC8" w:rsidDel="00512BA3">
          <w:rPr>
            <w:rFonts w:cs="Times New Roman"/>
          </w:rPr>
          <w:delText xml:space="preserve">, by adding a new node between these two genus </w:delText>
        </w:r>
        <w:r w:rsidR="00271037" w:rsidDel="00512BA3">
          <w:rPr>
            <w:rFonts w:cs="Times New Roman"/>
          </w:rPr>
          <w:delText>or 3- the species can be added in</w:delText>
        </w:r>
      </w:del>
      <w:del w:id="339" w:author="Aline Richter" w:date="2021-04-29T12:39:00Z">
        <w:r w:rsidR="00271037" w:rsidDel="00521ACF">
          <w:rPr>
            <w:rFonts w:cs="Times New Roman"/>
          </w:rPr>
          <w:delText xml:space="preserve"> the node </w:delText>
        </w:r>
        <w:r w:rsidR="001B37D9" w:rsidDel="00521ACF">
          <w:rPr>
            <w:rFonts w:cs="Times New Roman"/>
          </w:rPr>
          <w:delText xml:space="preserve">that unites all genus of </w:delText>
        </w:r>
        <w:r w:rsidR="00271037" w:rsidDel="00521ACF">
          <w:rPr>
            <w:rFonts w:cs="Times New Roman"/>
          </w:rPr>
          <w:delText>the family</w:delText>
        </w:r>
        <w:r w:rsidR="001B37D9" w:rsidDel="00521ACF">
          <w:rPr>
            <w:rFonts w:cs="Times New Roman"/>
          </w:rPr>
          <w:delText xml:space="preserve"> (root family node)</w:delText>
        </w:r>
        <w:r w:rsidR="004757D1" w:rsidDel="00521ACF">
          <w:rPr>
            <w:rFonts w:cs="Times New Roman"/>
          </w:rPr>
          <w:delText xml:space="preserve"> by adding a new branch at the family node</w:delText>
        </w:r>
      </w:del>
      <w:del w:id="340" w:author="Aline Richter" w:date="2021-04-29T12:58:00Z">
        <w:r w:rsidR="00271037" w:rsidDel="00512BA3">
          <w:rPr>
            <w:rFonts w:cs="Times New Roman"/>
          </w:rPr>
          <w:delText xml:space="preserve">. The user </w:delText>
        </w:r>
        <w:r w:rsidR="00B20160" w:rsidDel="00512BA3">
          <w:rPr>
            <w:rFonts w:cs="Times New Roman"/>
          </w:rPr>
          <w:delText>chooses</w:delText>
        </w:r>
        <w:r w:rsidR="00271037" w:rsidDel="00512BA3">
          <w:rPr>
            <w:rFonts w:cs="Times New Roman"/>
          </w:rPr>
          <w:delText xml:space="preserve"> one of these three options through a</w:delText>
        </w:r>
        <w:r w:rsidR="004757D1" w:rsidDel="00512BA3">
          <w:rPr>
            <w:rFonts w:cs="Times New Roman"/>
          </w:rPr>
          <w:delText>n</w:delText>
        </w:r>
        <w:r w:rsidR="00271037" w:rsidDel="00512BA3">
          <w:rPr>
            <w:rFonts w:cs="Times New Roman"/>
          </w:rPr>
          <w:delText xml:space="preserve"> interactive procedure, in which all the genus of the same family already present in tree are </w:delText>
        </w:r>
        <w:r w:rsidR="0058670D" w:rsidDel="00512BA3">
          <w:rPr>
            <w:rFonts w:cs="Times New Roman"/>
          </w:rPr>
          <w:delText xml:space="preserve">printed </w:delText>
        </w:r>
        <w:r w:rsidR="00271037" w:rsidDel="00512BA3">
          <w:rPr>
            <w:rFonts w:cs="Times New Roman"/>
          </w:rPr>
          <w:delText>in the console. The user must type the name of a given genus for the first option, the name of two genus separated by a blank space for the second option and the name of the family for the third option.</w:delText>
        </w:r>
        <w:r w:rsidR="00B96A84" w:rsidDel="00512BA3">
          <w:rPr>
            <w:rFonts w:cs="Times New Roman"/>
          </w:rPr>
          <w:delText xml:space="preserve"> </w:delText>
        </w:r>
      </w:del>
    </w:p>
    <w:p w14:paraId="0FC59510" w14:textId="77777777" w:rsidR="001B144F" w:rsidRDefault="00B20160" w:rsidP="001B144F">
      <w:pPr>
        <w:ind w:firstLine="708"/>
        <w:rPr>
          <w:ins w:id="341" w:author="Aline Richter" w:date="2021-04-29T16:29:00Z"/>
          <w:rFonts w:cs="Times New Roman"/>
        </w:rPr>
      </w:pPr>
      <w:del w:id="342" w:author="Aline Richter" w:date="2021-04-29T16:15:00Z">
        <w:r w:rsidDel="0013209E">
          <w:rPr>
            <w:rFonts w:cs="Times New Roman"/>
          </w:rPr>
          <w:tab/>
          <w:delText>After</w:delText>
        </w:r>
        <w:r w:rsidR="00E84A61" w:rsidDel="0013209E">
          <w:rPr>
            <w:rFonts w:cs="Times New Roman"/>
          </w:rPr>
          <w:delText xml:space="preserve"> all species with representative Genus of their families be inserted</w:delText>
        </w:r>
        <w:r w:rsidDel="0013209E">
          <w:rPr>
            <w:rFonts w:cs="Times New Roman"/>
          </w:rPr>
          <w:delText xml:space="preserve">, </w:delText>
        </w:r>
      </w:del>
      <w:r>
        <w:rPr>
          <w:rFonts w:cs="Times New Roman"/>
        </w:rPr>
        <w:t>if any species remains to be inserted in the tree</w:t>
      </w:r>
      <w:ins w:id="343" w:author="Aline Richter" w:date="2021-04-29T16:15:00Z">
        <w:r w:rsidR="0013209E">
          <w:rPr>
            <w:rFonts w:cs="Times New Roman"/>
          </w:rPr>
          <w:t xml:space="preserve"> after the family-level insertion</w:t>
        </w:r>
      </w:ins>
      <w:r>
        <w:rPr>
          <w:rFonts w:cs="Times New Roman"/>
        </w:rPr>
        <w:t xml:space="preserve">, </w:t>
      </w:r>
      <w:ins w:id="344" w:author="Aline Richter" w:date="2021-04-29T16:22:00Z">
        <w:r w:rsidR="001B144F">
          <w:rPr>
            <w:rFonts w:cs="Times New Roman"/>
          </w:rPr>
          <w:t>the function works in a similar way</w:t>
        </w:r>
      </w:ins>
      <w:ins w:id="345" w:author="Aline Richter" w:date="2021-04-29T16:18:00Z">
        <w:r w:rsidR="0013209E">
          <w:rPr>
            <w:rFonts w:cs="Times New Roman"/>
          </w:rPr>
          <w:t xml:space="preserve"> </w:t>
        </w:r>
      </w:ins>
      <w:ins w:id="346" w:author="Aline Richter" w:date="2021-04-29T16:23:00Z">
        <w:r w:rsidR="001B144F">
          <w:rPr>
            <w:rFonts w:cs="Times New Roman"/>
          </w:rPr>
          <w:t>to that</w:t>
        </w:r>
      </w:ins>
      <w:ins w:id="347" w:author="Aline Richter" w:date="2021-04-29T16:16:00Z">
        <w:r w:rsidR="0013209E">
          <w:rPr>
            <w:rFonts w:cs="Times New Roman"/>
          </w:rPr>
          <w:t xml:space="preserve"> already described in (ii), but instead a lis</w:t>
        </w:r>
      </w:ins>
      <w:ins w:id="348" w:author="Aline Richter" w:date="2021-04-29T16:17:00Z">
        <w:r w:rsidR="0013209E">
          <w:rPr>
            <w:rFonts w:cs="Times New Roman"/>
          </w:rPr>
          <w:t xml:space="preserve">t of </w:t>
        </w:r>
      </w:ins>
      <w:ins w:id="349" w:author="Aline Richter" w:date="2021-04-29T16:18:00Z">
        <w:r w:rsidR="0013209E">
          <w:rPr>
            <w:rFonts w:cs="Times New Roman"/>
          </w:rPr>
          <w:t>genera</w:t>
        </w:r>
      </w:ins>
      <w:ins w:id="350" w:author="Aline Richter" w:date="2021-04-29T16:17:00Z">
        <w:r w:rsidR="0013209E">
          <w:rPr>
            <w:rFonts w:cs="Times New Roman"/>
          </w:rPr>
          <w:t xml:space="preserve">, a list of </w:t>
        </w:r>
      </w:ins>
      <w:ins w:id="351" w:author="Aline Richter" w:date="2021-04-29T16:18:00Z">
        <w:r w:rsidR="0013209E">
          <w:rPr>
            <w:rFonts w:cs="Times New Roman"/>
          </w:rPr>
          <w:t xml:space="preserve">all </w:t>
        </w:r>
      </w:ins>
      <w:ins w:id="352" w:author="Aline Richter" w:date="2021-04-29T16:17:00Z">
        <w:r w:rsidR="0013209E">
          <w:rPr>
            <w:rFonts w:cs="Times New Roman"/>
          </w:rPr>
          <w:t xml:space="preserve">families </w:t>
        </w:r>
      </w:ins>
      <w:ins w:id="353" w:author="Aline Richter" w:date="2021-04-29T16:18:00Z">
        <w:r w:rsidR="0013209E">
          <w:rPr>
            <w:rFonts w:cs="Times New Roman"/>
          </w:rPr>
          <w:t xml:space="preserve">of the order </w:t>
        </w:r>
      </w:ins>
      <w:ins w:id="354" w:author="Aline Richter" w:date="2021-04-29T16:19:00Z">
        <w:r w:rsidR="0013209E">
          <w:rPr>
            <w:rFonts w:cs="Times New Roman"/>
          </w:rPr>
          <w:t xml:space="preserve">to </w:t>
        </w:r>
      </w:ins>
      <w:ins w:id="355" w:author="Aline Richter" w:date="2021-04-29T16:18:00Z">
        <w:r w:rsidR="0013209E">
          <w:rPr>
            <w:rFonts w:cs="Times New Roman"/>
          </w:rPr>
          <w:t>which the</w:t>
        </w:r>
      </w:ins>
      <w:ins w:id="356" w:author="Aline Richter" w:date="2021-04-29T16:19:00Z">
        <w:r w:rsidR="0013209E">
          <w:rPr>
            <w:rFonts w:cs="Times New Roman"/>
          </w:rPr>
          <w:t xml:space="preserve"> species belong</w:t>
        </w:r>
      </w:ins>
      <w:ins w:id="357" w:author="Aline Richter" w:date="2021-04-29T16:18:00Z">
        <w:r w:rsidR="0013209E">
          <w:rPr>
            <w:rFonts w:cs="Times New Roman"/>
          </w:rPr>
          <w:t xml:space="preserve"> </w:t>
        </w:r>
      </w:ins>
      <w:ins w:id="358" w:author="Aline Richter" w:date="2021-04-29T16:17:00Z">
        <w:r w:rsidR="0013209E">
          <w:rPr>
            <w:rFonts w:cs="Times New Roman"/>
          </w:rPr>
          <w:t>is printed to user</w:t>
        </w:r>
      </w:ins>
      <w:ins w:id="359" w:author="Aline Richter" w:date="2021-04-29T16:19:00Z">
        <w:r w:rsidR="0013209E">
          <w:rPr>
            <w:rFonts w:cs="Times New Roman"/>
          </w:rPr>
          <w:t>. Thus, the user c</w:t>
        </w:r>
      </w:ins>
      <w:ins w:id="360" w:author="Aline Richter" w:date="2021-04-29T16:20:00Z">
        <w:r w:rsidR="0013209E">
          <w:rPr>
            <w:rFonts w:cs="Times New Roman"/>
          </w:rPr>
          <w:t xml:space="preserve">an </w:t>
        </w:r>
      </w:ins>
      <w:ins w:id="361" w:author="Aline Richter" w:date="2021-04-29T16:21:00Z">
        <w:r w:rsidR="0013209E">
          <w:rPr>
            <w:rFonts w:cs="Times New Roman"/>
          </w:rPr>
          <w:t>choose</w:t>
        </w:r>
      </w:ins>
      <w:ins w:id="362" w:author="Aline Richter" w:date="2021-04-29T16:20:00Z">
        <w:r w:rsidR="0013209E">
          <w:rPr>
            <w:rFonts w:cs="Times New Roman"/>
          </w:rPr>
          <w:t xml:space="preserve"> to insert the species 1 – near to a specified family, 2 </w:t>
        </w:r>
      </w:ins>
      <w:ins w:id="363" w:author="Aline Richter" w:date="2021-04-29T16:21:00Z">
        <w:r w:rsidR="0013209E">
          <w:rPr>
            <w:rFonts w:cs="Times New Roman"/>
          </w:rPr>
          <w:t>–</w:t>
        </w:r>
      </w:ins>
      <w:ins w:id="364" w:author="Aline Richter" w:date="2021-04-29T16:20:00Z">
        <w:r w:rsidR="0013209E">
          <w:rPr>
            <w:rFonts w:cs="Times New Roman"/>
          </w:rPr>
          <w:t xml:space="preserve"> b</w:t>
        </w:r>
      </w:ins>
      <w:ins w:id="365" w:author="Aline Richter" w:date="2021-04-29T16:21:00Z">
        <w:r w:rsidR="0013209E">
          <w:rPr>
            <w:rFonts w:cs="Times New Roman"/>
          </w:rPr>
          <w:t xml:space="preserve">etween two families or 3 – at the node of order. </w:t>
        </w:r>
      </w:ins>
      <w:ins w:id="366" w:author="Aline Richter" w:date="2021-04-29T16:25:00Z">
        <w:r w:rsidR="001B144F">
          <w:rPr>
            <w:rFonts w:cs="Times New Roman"/>
          </w:rPr>
          <w:t>This is the step of Order insertion.</w:t>
        </w:r>
      </w:ins>
      <w:del w:id="367" w:author="Aline Richter" w:date="2021-04-29T16:25:00Z">
        <w:r w:rsidDel="001B144F">
          <w:rPr>
            <w:rFonts w:cs="Times New Roman"/>
          </w:rPr>
          <w:delText xml:space="preserve">the function found for all families present in </w:delText>
        </w:r>
        <w:r w:rsidR="000869E4" w:rsidDel="001B144F">
          <w:rPr>
            <w:rFonts w:cs="Times New Roman"/>
          </w:rPr>
          <w:delText xml:space="preserve">the </w:delText>
        </w:r>
        <w:r w:rsidDel="001B144F">
          <w:rPr>
            <w:rFonts w:cs="Times New Roman"/>
          </w:rPr>
          <w:delText>tree</w:delText>
        </w:r>
        <w:r w:rsidR="000869E4" w:rsidDel="001B144F">
          <w:rPr>
            <w:rFonts w:cs="Times New Roman"/>
          </w:rPr>
          <w:delText xml:space="preserve"> that are of</w:delText>
        </w:r>
        <w:r w:rsidDel="001B144F">
          <w:rPr>
            <w:rFonts w:cs="Times New Roman"/>
          </w:rPr>
          <w:delText xml:space="preserve"> the same Order of </w:delText>
        </w:r>
        <w:r w:rsidR="00C6590F" w:rsidDel="001B144F">
          <w:rPr>
            <w:rFonts w:cs="Times New Roman"/>
          </w:rPr>
          <w:delText xml:space="preserve">the species that must be inserted, and an interactive procedure similar of that described previously for the family level </w:delText>
        </w:r>
        <w:r w:rsidR="00985BFB" w:rsidDel="001B144F">
          <w:rPr>
            <w:rFonts w:cs="Times New Roman"/>
          </w:rPr>
          <w:delText>is performed</w:delText>
        </w:r>
        <w:r w:rsidR="00092FD9" w:rsidDel="001B144F">
          <w:rPr>
            <w:rFonts w:cs="Times New Roman"/>
          </w:rPr>
          <w:delText xml:space="preserve">, but, instead to choose among Genus, </w:delText>
        </w:r>
        <w:r w:rsidR="0034217E" w:rsidDel="001B144F">
          <w:rPr>
            <w:rFonts w:cs="Times New Roman"/>
          </w:rPr>
          <w:delText xml:space="preserve">one of the </w:delText>
        </w:r>
        <w:r w:rsidR="00F543AA" w:rsidDel="001B144F">
          <w:rPr>
            <w:rFonts w:cs="Times New Roman"/>
          </w:rPr>
          <w:delText xml:space="preserve">same </w:delText>
        </w:r>
        <w:r w:rsidR="0034217E" w:rsidDel="001B144F">
          <w:rPr>
            <w:rFonts w:cs="Times New Roman"/>
          </w:rPr>
          <w:delText>three options</w:delText>
        </w:r>
        <w:r w:rsidR="00F543AA" w:rsidDel="001B144F">
          <w:rPr>
            <w:rFonts w:cs="Times New Roman"/>
          </w:rPr>
          <w:delText xml:space="preserve"> previously presented</w:delText>
        </w:r>
        <w:r w:rsidR="0034217E" w:rsidDel="001B144F">
          <w:rPr>
            <w:rFonts w:cs="Times New Roman"/>
          </w:rPr>
          <w:delText xml:space="preserve"> must be chosen by typing the families inside a given Order</w:delText>
        </w:r>
        <w:r w:rsidR="00F543AA" w:rsidDel="001B144F">
          <w:rPr>
            <w:rFonts w:cs="Times New Roman"/>
          </w:rPr>
          <w:delText xml:space="preserve">, </w:delText>
        </w:r>
        <w:r w:rsidR="00317262" w:rsidDel="001B144F">
          <w:rPr>
            <w:rFonts w:cs="Times New Roman"/>
          </w:rPr>
          <w:delText xml:space="preserve">or the name of the Order to insert </w:delText>
        </w:r>
        <w:r w:rsidR="00D16482" w:rsidDel="001B144F">
          <w:rPr>
            <w:rFonts w:cs="Times New Roman"/>
          </w:rPr>
          <w:delText xml:space="preserve">at the node that unites all families </w:delText>
        </w:r>
      </w:del>
      <w:del w:id="368" w:author="Aline Richter" w:date="2021-04-28T18:01:00Z">
        <w:r w:rsidR="00D16482" w:rsidDel="00A93439">
          <w:rPr>
            <w:rFonts w:cs="Times New Roman"/>
          </w:rPr>
          <w:delText xml:space="preserve">inside </w:delText>
        </w:r>
      </w:del>
      <w:del w:id="369" w:author="Aline Richter" w:date="2021-04-29T16:25:00Z">
        <w:r w:rsidR="00D16482" w:rsidDel="001B144F">
          <w:rPr>
            <w:rFonts w:cs="Times New Roman"/>
          </w:rPr>
          <w:delText>a given Order</w:delText>
        </w:r>
        <w:r w:rsidR="003B3BE5" w:rsidDel="001B144F">
          <w:rPr>
            <w:rFonts w:cs="Times New Roman"/>
          </w:rPr>
          <w:delText>.</w:delText>
        </w:r>
        <w:r w:rsidR="00282A14" w:rsidDel="001B144F">
          <w:rPr>
            <w:rFonts w:cs="Times New Roman"/>
          </w:rPr>
          <w:delText xml:space="preserve"> This level of insertion is called Order insertion </w:delText>
        </w:r>
        <w:r w:rsidR="006570B0" w:rsidDel="001B144F">
          <w:rPr>
            <w:rFonts w:cs="Times New Roman"/>
          </w:rPr>
          <w:delText>level.</w:delText>
        </w:r>
      </w:del>
      <w:ins w:id="370" w:author="Aline Richter" w:date="2021-04-29T16:25:00Z">
        <w:r w:rsidR="001B144F">
          <w:rPr>
            <w:rFonts w:cs="Times New Roman"/>
          </w:rPr>
          <w:t xml:space="preserve"> </w:t>
        </w:r>
      </w:ins>
      <w:ins w:id="371" w:author="Aline Richter" w:date="2021-04-29T16:27:00Z">
        <w:r w:rsidR="001B144F">
          <w:rPr>
            <w:rFonts w:cs="Times New Roman"/>
          </w:rPr>
          <w:t>If after this four ste</w:t>
        </w:r>
      </w:ins>
      <w:ins w:id="372" w:author="Aline Richter" w:date="2021-04-29T16:28:00Z">
        <w:r w:rsidR="001B144F">
          <w:rPr>
            <w:rFonts w:cs="Times New Roman"/>
          </w:rPr>
          <w:t xml:space="preserve">ps </w:t>
        </w:r>
      </w:ins>
      <w:ins w:id="373" w:author="Aline Richter" w:date="2021-04-29T16:27:00Z">
        <w:r w:rsidR="001B144F">
          <w:rPr>
            <w:rFonts w:cs="Times New Roman"/>
          </w:rPr>
          <w:t>there are still species to be inserted</w:t>
        </w:r>
      </w:ins>
      <w:del w:id="374" w:author="Aline Richter" w:date="2021-04-29T16:25:00Z">
        <w:r w:rsidR="006570B0" w:rsidDel="001B144F">
          <w:rPr>
            <w:rFonts w:cs="Times New Roman"/>
          </w:rPr>
          <w:delText xml:space="preserve"> </w:delText>
        </w:r>
      </w:del>
      <w:del w:id="375" w:author="Aline Richter" w:date="2021-04-29T16:28:00Z">
        <w:r w:rsidR="006570B0" w:rsidDel="001B144F">
          <w:rPr>
            <w:rFonts w:cs="Times New Roman"/>
          </w:rPr>
          <w:delText xml:space="preserve">If any species remains to be inserted after these three levels, </w:delText>
        </w:r>
      </w:del>
      <w:ins w:id="376" w:author="Aline Richter" w:date="2021-04-29T16:28:00Z">
        <w:r w:rsidR="001B144F">
          <w:rPr>
            <w:rFonts w:cs="Times New Roman"/>
          </w:rPr>
          <w:t xml:space="preserve">, </w:t>
        </w:r>
      </w:ins>
      <w:r w:rsidR="006570B0">
        <w:rPr>
          <w:rFonts w:cs="Times New Roman"/>
        </w:rPr>
        <w:t>the function will inform the user that the</w:t>
      </w:r>
      <w:r w:rsidR="00C00CFA">
        <w:rPr>
          <w:rFonts w:cs="Times New Roman"/>
        </w:rPr>
        <w:t xml:space="preserve"> species was not inserted in the tree. We adopt this decision since the insertions beyond Order </w:t>
      </w:r>
      <w:r w:rsidR="00FA7F5D">
        <w:rPr>
          <w:rFonts w:cs="Times New Roman"/>
        </w:rPr>
        <w:t>will carry a lot of uncertainty regarding the phylogenetic position of this species.</w:t>
      </w:r>
      <w:r w:rsidR="00F543AA">
        <w:rPr>
          <w:rFonts w:cs="Times New Roman"/>
        </w:rPr>
        <w:t xml:space="preserve"> </w:t>
      </w:r>
    </w:p>
    <w:p w14:paraId="3A5AAF05" w14:textId="3EA89F64" w:rsidR="001B144F" w:rsidRDefault="00CD10A7" w:rsidP="001B144F">
      <w:pPr>
        <w:ind w:firstLine="708"/>
        <w:rPr>
          <w:ins w:id="377" w:author="Aline Richter" w:date="2021-04-29T16:31:00Z"/>
          <w:rFonts w:cs="Times New Roman"/>
        </w:rPr>
      </w:pPr>
      <w:ins w:id="378" w:author="Aline Richter" w:date="2021-04-29T16:32:00Z">
        <w:r>
          <w:rPr>
            <w:rFonts w:cs="Times New Roman"/>
          </w:rPr>
          <w:t>These steps</w:t>
        </w:r>
      </w:ins>
      <w:ins w:id="379" w:author="Aline Richter" w:date="2021-04-29T16:31:00Z">
        <w:r w:rsidR="001B144F">
          <w:rPr>
            <w:rFonts w:cs="Times New Roman"/>
          </w:rPr>
          <w:t xml:space="preserve"> may be simplified if the user se</w:t>
        </w:r>
      </w:ins>
      <w:ins w:id="380" w:author="Aline Richter" w:date="2021-04-29T16:32:00Z">
        <w:r w:rsidR="001B144F">
          <w:rPr>
            <w:rFonts w:cs="Times New Roman"/>
          </w:rPr>
          <w:t xml:space="preserve">tting the argument </w:t>
        </w:r>
        <w:r>
          <w:rPr>
            <w:rFonts w:cs="Times New Roman"/>
          </w:rPr>
          <w:t>insert.base.node = TRUE. This argument br</w:t>
        </w:r>
      </w:ins>
      <w:ins w:id="381" w:author="Aline Richter" w:date="2021-04-29T16:33:00Z">
        <w:r>
          <w:rPr>
            <w:rFonts w:cs="Times New Roman"/>
          </w:rPr>
          <w:t>eaks the interactive procedure (options 1</w:t>
        </w:r>
      </w:ins>
      <w:ins w:id="382" w:author="Aline Richter" w:date="2021-04-29T16:34:00Z">
        <w:r>
          <w:rPr>
            <w:rFonts w:cs="Times New Roman"/>
          </w:rPr>
          <w:t>, 2 and 3 for (ii) and (iv)) and automatically insert all species not find in the congeneric insertions (</w:t>
        </w:r>
      </w:ins>
      <w:ins w:id="383" w:author="Aline Richter" w:date="2021-04-29T16:35:00Z">
        <w:r>
          <w:rPr>
            <w:rFonts w:cs="Times New Roman"/>
          </w:rPr>
          <w:t xml:space="preserve">steps (i) and (iii)) in the family or order nodes. This setting is </w:t>
        </w:r>
      </w:ins>
      <w:commentRangeStart w:id="384"/>
      <w:ins w:id="385" w:author="Aline Richter" w:date="2021-04-29T16:36:00Z">
        <w:r>
          <w:rPr>
            <w:rFonts w:cs="Times New Roman"/>
          </w:rPr>
          <w:t xml:space="preserve">recommendable </w:t>
        </w:r>
      </w:ins>
      <w:commentRangeEnd w:id="384"/>
      <w:ins w:id="386" w:author="Aline Richter" w:date="2021-04-29T16:41:00Z">
        <w:r>
          <w:rPr>
            <w:rStyle w:val="Refdecomentrio"/>
          </w:rPr>
          <w:commentReference w:id="384"/>
        </w:r>
      </w:ins>
      <w:ins w:id="387" w:author="Aline Richter" w:date="2021-04-29T16:36:00Z">
        <w:r>
          <w:rPr>
            <w:rFonts w:cs="Times New Roman"/>
          </w:rPr>
          <w:t xml:space="preserve">if there are a large number of species that must be added </w:t>
        </w:r>
      </w:ins>
      <w:ins w:id="388" w:author="Aline Richter" w:date="2021-04-29T16:37:00Z">
        <w:r>
          <w:rPr>
            <w:rFonts w:cs="Times New Roman"/>
          </w:rPr>
          <w:t>by user</w:t>
        </w:r>
      </w:ins>
      <w:ins w:id="389" w:author="Aline Richter" w:date="2021-04-29T16:39:00Z">
        <w:r>
          <w:rPr>
            <w:rFonts w:cs="Times New Roman"/>
          </w:rPr>
          <w:t xml:space="preserve"> or if the position on tree of the species that</w:t>
        </w:r>
      </w:ins>
      <w:ins w:id="390" w:author="Aline Richter" w:date="2021-04-29T16:40:00Z">
        <w:r>
          <w:rPr>
            <w:rFonts w:cs="Times New Roman"/>
          </w:rPr>
          <w:t xml:space="preserve"> must be inserted is unknown or difficult to access. </w:t>
        </w:r>
      </w:ins>
    </w:p>
    <w:p w14:paraId="59162DB8" w14:textId="67F2ABFA" w:rsidR="00120435" w:rsidDel="004B061B" w:rsidRDefault="00F543AA">
      <w:pPr>
        <w:ind w:firstLine="708"/>
        <w:rPr>
          <w:del w:id="391" w:author="Aline Richter" w:date="2021-04-29T16:44:00Z"/>
          <w:rFonts w:cs="Times New Roman"/>
        </w:rPr>
        <w:pPrChange w:id="392" w:author="Aline Richter" w:date="2021-04-29T16:29:00Z">
          <w:pPr/>
        </w:pPrChange>
      </w:pPr>
      <w:del w:id="393" w:author="Aline Richter" w:date="2021-04-29T16:42:00Z">
        <w:r w:rsidDel="004B061B">
          <w:rPr>
            <w:rFonts w:cs="Times New Roman"/>
          </w:rPr>
          <w:delText xml:space="preserve">Finally, if the user do not want to realize the interactive procedure of insertion, for example, </w:delText>
        </w:r>
        <w:r w:rsidR="00D9580D" w:rsidDel="004B061B">
          <w:rPr>
            <w:rFonts w:cs="Times New Roman"/>
          </w:rPr>
          <w:delText>the case in which</w:delText>
        </w:r>
        <w:r w:rsidDel="004B061B">
          <w:rPr>
            <w:rFonts w:cs="Times New Roman"/>
          </w:rPr>
          <w:delText xml:space="preserve"> </w:delText>
        </w:r>
        <w:r w:rsidR="00D9580D" w:rsidDel="004B061B">
          <w:rPr>
            <w:rFonts w:cs="Times New Roman"/>
          </w:rPr>
          <w:delText xml:space="preserve">a great number of species that must be added, </w:delText>
        </w:r>
        <w:r w:rsidR="00063FE8" w:rsidDel="004B061B">
          <w:rPr>
            <w:rFonts w:cs="Times New Roman"/>
          </w:rPr>
          <w:delText>an automatic insertion at the family and order no</w:delText>
        </w:r>
      </w:del>
      <w:del w:id="394" w:author="Aline Richter" w:date="2021-04-29T16:44:00Z">
        <w:r w:rsidR="00063FE8" w:rsidDel="004B061B">
          <w:rPr>
            <w:rFonts w:cs="Times New Roman"/>
          </w:rPr>
          <w:delText xml:space="preserve">des can be performed by setting the argument </w:delText>
        </w:r>
        <w:r w:rsidR="001230B0" w:rsidDel="004B061B">
          <w:rPr>
            <w:rFonts w:cs="Times New Roman"/>
          </w:rPr>
          <w:delText>insert.base.node equals TRUE.</w:delText>
        </w:r>
      </w:del>
    </w:p>
    <w:p w14:paraId="6F0EF427" w14:textId="294DD36B" w:rsidR="00EF6855" w:rsidDel="004B061B" w:rsidRDefault="00590C3E" w:rsidP="00254D59">
      <w:pPr>
        <w:rPr>
          <w:del w:id="395" w:author="Aline Richter" w:date="2021-04-29T16:44:00Z"/>
          <w:rFonts w:cs="Times New Roman"/>
        </w:rPr>
      </w:pPr>
      <w:del w:id="396" w:author="Aline Richter" w:date="2021-04-29T16:44:00Z">
        <w:r w:rsidDel="004B061B">
          <w:rPr>
            <w:rFonts w:cs="Times New Roman"/>
          </w:rPr>
          <w:tab/>
          <w:delText>Another point that is important to mention is that at each level of insertion a check</w:delText>
        </w:r>
        <w:r w:rsidR="001230B0" w:rsidDel="004B061B">
          <w:rPr>
            <w:rFonts w:cs="Times New Roman"/>
          </w:rPr>
          <w:delText>ing</w:delText>
        </w:r>
        <w:r w:rsidDel="004B061B">
          <w:rPr>
            <w:rFonts w:cs="Times New Roman"/>
          </w:rPr>
          <w:delText xml:space="preserve"> procedure is performed to </w:delText>
        </w:r>
        <w:r w:rsidR="00A3469A" w:rsidDel="004B061B">
          <w:rPr>
            <w:rFonts w:cs="Times New Roman"/>
          </w:rPr>
          <w:delText xml:space="preserve">check if any genus of </w:delText>
        </w:r>
        <w:r w:rsidR="004A6E59" w:rsidDel="004B061B">
          <w:rPr>
            <w:rFonts w:cs="Times New Roman"/>
          </w:rPr>
          <w:delText xml:space="preserve">the species that must be inserted was included in the tree. If this occur the species will be automatically inserted </w:delText>
        </w:r>
        <w:r w:rsidR="00C32D61" w:rsidDel="004B061B">
          <w:rPr>
            <w:rFonts w:cs="Times New Roman"/>
          </w:rPr>
          <w:delText xml:space="preserve">following the same procedure described in the Congeneric level of insertions. A scheme illustrating the whole procedure of insertions is showed in Figure </w:delText>
        </w:r>
        <w:r w:rsidR="003D4E45" w:rsidDel="004B061B">
          <w:rPr>
            <w:rFonts w:cs="Times New Roman"/>
          </w:rPr>
          <w:delText>1.</w:delText>
        </w:r>
      </w:del>
    </w:p>
    <w:p w14:paraId="2AB89BEA" w14:textId="77777777" w:rsidR="00EF6855" w:rsidRDefault="00EF6855">
      <w:pPr>
        <w:rPr>
          <w:rFonts w:cs="Times New Roman"/>
        </w:rPr>
        <w:pPrChange w:id="397" w:author="Aline Richter" w:date="2021-04-29T16:44:00Z">
          <w:pPr>
            <w:spacing w:line="240" w:lineRule="auto"/>
          </w:pPr>
        </w:pPrChange>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5C626499" w14:textId="3286BE9D" w:rsidR="00E374DC" w:rsidRDefault="004065A4" w:rsidP="00B80C8B">
      <w:pPr>
        <w:rPr>
          <w:rFonts w:cs="Times New Roman"/>
        </w:rPr>
      </w:pPr>
      <w:del w:id="398" w:author="Aline Richter" w:date="2021-04-30T17:08:00Z">
        <w:r w:rsidDel="00E55FE1">
          <w:rPr>
            <w:rFonts w:cs="Times New Roman"/>
            <w:noProof/>
          </w:rPr>
          <w:lastRenderedPageBreak/>
          <w:drawing>
            <wp:inline distT="0" distB="0" distL="0" distR="0" wp14:anchorId="069862C5" wp14:editId="75484B89">
              <wp:extent cx="8839200" cy="5466475"/>
              <wp:effectExtent l="0" t="0" r="0" b="0"/>
              <wp:docPr id="1" name="Imagem 1" descr="Diagrama, Esquemá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 Esquemático&#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857218" cy="5477618"/>
                      </a:xfrm>
                      <a:prstGeom prst="rect">
                        <a:avLst/>
                      </a:prstGeom>
                    </pic:spPr>
                  </pic:pic>
                </a:graphicData>
              </a:graphic>
            </wp:inline>
          </w:drawing>
        </w:r>
      </w:del>
      <w:ins w:id="399" w:author="Aline Richter" w:date="2021-04-30T17:18:00Z">
        <w:r w:rsidR="00E55FE1">
          <w:rPr>
            <w:rFonts w:cs="Times New Roman"/>
            <w:noProof/>
          </w:rPr>
          <w:drawing>
            <wp:inline distT="0" distB="0" distL="0" distR="0" wp14:anchorId="764B5E41" wp14:editId="4A4D162E">
              <wp:extent cx="8863330" cy="4857115"/>
              <wp:effectExtent l="0" t="0" r="0" b="63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3330" cy="4857115"/>
                      </a:xfrm>
                      <a:prstGeom prst="rect">
                        <a:avLst/>
                      </a:prstGeom>
                    </pic:spPr>
                  </pic:pic>
                </a:graphicData>
              </a:graphic>
            </wp:inline>
          </w:drawing>
        </w:r>
      </w:ins>
    </w:p>
    <w:p w14:paraId="7CA19649" w14:textId="37EBECD3" w:rsidR="005E6513" w:rsidRDefault="007872A6" w:rsidP="0083528E">
      <w:pPr>
        <w:rPr>
          <w:ins w:id="400" w:author="Aline Richter" w:date="2021-04-30T17:24:00Z"/>
          <w:rFonts w:cs="Times New Roman"/>
        </w:rPr>
      </w:pPr>
      <w:r>
        <w:rPr>
          <w:rFonts w:cs="Times New Roman"/>
        </w:rPr>
        <w:t>Figure 1: Schematic representation of insertion and subsetting p</w:t>
      </w:r>
      <w:r w:rsidR="008C4501">
        <w:rPr>
          <w:rFonts w:cs="Times New Roman"/>
        </w:rPr>
        <w:t xml:space="preserve">rocedure </w:t>
      </w:r>
      <w:r w:rsidR="00043814">
        <w:rPr>
          <w:rFonts w:cs="Times New Roman"/>
        </w:rPr>
        <w:t xml:space="preserve">realized </w:t>
      </w:r>
      <w:r w:rsidR="008C4501">
        <w:rPr>
          <w:rFonts w:cs="Times New Roman"/>
        </w:rPr>
        <w:t>in FishPhyloMaker</w:t>
      </w:r>
      <w:r w:rsidR="005B6CC2">
        <w:rPr>
          <w:rFonts w:cs="Times New Roman"/>
        </w:rPr>
        <w:t>()</w:t>
      </w:r>
      <w:r w:rsidR="008C4501">
        <w:rPr>
          <w:rFonts w:cs="Times New Roman"/>
        </w:rPr>
        <w:t xml:space="preserve"> function.</w:t>
      </w:r>
      <w:ins w:id="401" w:author="Aline Richter" w:date="2021-04-30T17:20:00Z">
        <w:r w:rsidR="00BD69C3">
          <w:rPr>
            <w:rFonts w:cs="Times New Roman"/>
          </w:rPr>
          <w:t xml:space="preserve"> From left to right:</w:t>
        </w:r>
      </w:ins>
      <w:r w:rsidR="00E06A63">
        <w:rPr>
          <w:rFonts w:cs="Times New Roman"/>
        </w:rPr>
        <w:t xml:space="preserve"> </w:t>
      </w:r>
      <w:ins w:id="402" w:author="Aline Richter" w:date="2021-04-30T17:20:00Z">
        <w:r w:rsidR="00BD69C3">
          <w:rPr>
            <w:rFonts w:cs="Times New Roman"/>
          </w:rPr>
          <w:t>backbone phylogen</w:t>
        </w:r>
        <w:r w:rsidR="00BD69C3">
          <w:rPr>
            <w:rFonts w:cs="Times New Roman"/>
          </w:rPr>
          <w:t>etic tree</w:t>
        </w:r>
      </w:ins>
      <w:ins w:id="403" w:author="Aline Richter" w:date="2021-04-30T17:21:00Z">
        <w:r w:rsidR="00BD69C3">
          <w:rPr>
            <w:rFonts w:cs="Times New Roman"/>
          </w:rPr>
          <w:t xml:space="preserve"> is a </w:t>
        </w:r>
      </w:ins>
      <w:del w:id="404" w:author="Aline Richter" w:date="2021-04-30T17:21:00Z">
        <w:r w:rsidR="00E06A63" w:rsidDel="00BD69C3">
          <w:rPr>
            <w:rFonts w:cs="Times New Roman"/>
          </w:rPr>
          <w:delText xml:space="preserve">Here we used a </w:delText>
        </w:r>
      </w:del>
      <w:r w:rsidR="00E06A63">
        <w:rPr>
          <w:rFonts w:cs="Times New Roman"/>
        </w:rPr>
        <w:t xml:space="preserve">hypothetical phylogeny containing only </w:t>
      </w:r>
      <w:r w:rsidR="00365F69">
        <w:rPr>
          <w:rFonts w:cs="Times New Roman"/>
        </w:rPr>
        <w:t>10 species</w:t>
      </w:r>
      <w:r w:rsidR="00C33FB3">
        <w:rPr>
          <w:rFonts w:cs="Times New Roman"/>
        </w:rPr>
        <w:t xml:space="preserve"> and four families</w:t>
      </w:r>
      <w:del w:id="405" w:author="Aline Richter" w:date="2021-04-30T17:21:00Z">
        <w:r w:rsidR="00365F69" w:rsidDel="00BD69C3">
          <w:rPr>
            <w:rFonts w:cs="Times New Roman"/>
          </w:rPr>
          <w:delText xml:space="preserve"> as the </w:delText>
        </w:r>
      </w:del>
      <w:del w:id="406" w:author="Aline Richter" w:date="2021-04-30T17:20:00Z">
        <w:r w:rsidR="00365F69" w:rsidDel="00BD69C3">
          <w:rPr>
            <w:rFonts w:cs="Times New Roman"/>
          </w:rPr>
          <w:delText>backbone phylogeny</w:delText>
        </w:r>
        <w:r w:rsidR="00C33FB3" w:rsidDel="00BD69C3">
          <w:rPr>
            <w:rFonts w:cs="Times New Roman"/>
          </w:rPr>
          <w:delText xml:space="preserve"> </w:delText>
        </w:r>
      </w:del>
      <w:del w:id="407" w:author="Aline Richter" w:date="2021-04-30T17:21:00Z">
        <w:r w:rsidR="00C33FB3" w:rsidDel="00BD69C3">
          <w:rPr>
            <w:rFonts w:cs="Times New Roman"/>
          </w:rPr>
          <w:delText>(A)</w:delText>
        </w:r>
      </w:del>
      <w:r w:rsidR="00C33FB3">
        <w:rPr>
          <w:rFonts w:cs="Times New Roman"/>
        </w:rPr>
        <w:t xml:space="preserve">. </w:t>
      </w:r>
      <w:ins w:id="408" w:author="Aline Richter" w:date="2021-04-30T17:21:00Z">
        <w:r w:rsidR="00BD69C3">
          <w:rPr>
            <w:rFonts w:cs="Times New Roman"/>
          </w:rPr>
          <w:t xml:space="preserve">(i) </w:t>
        </w:r>
      </w:ins>
      <w:del w:id="409" w:author="Aline Richter" w:date="2021-04-30T17:21:00Z">
        <w:r w:rsidR="00805CC8" w:rsidDel="00BD69C3">
          <w:rPr>
            <w:rFonts w:cs="Times New Roman"/>
          </w:rPr>
          <w:delText xml:space="preserve">B </w:delText>
        </w:r>
      </w:del>
      <w:r w:rsidR="00805CC8">
        <w:rPr>
          <w:rFonts w:cs="Times New Roman"/>
        </w:rPr>
        <w:t>represents</w:t>
      </w:r>
      <w:ins w:id="410" w:author="Aline Richter" w:date="2021-04-30T17:21:00Z">
        <w:r w:rsidR="00BD69C3">
          <w:rPr>
            <w:rFonts w:cs="Times New Roman"/>
          </w:rPr>
          <w:t xml:space="preserve"> the first level of insertion</w:t>
        </w:r>
      </w:ins>
      <w:ins w:id="411" w:author="Aline Richter" w:date="2021-04-30T17:22:00Z">
        <w:r w:rsidR="00BD69C3">
          <w:rPr>
            <w:rFonts w:cs="Times New Roman"/>
          </w:rPr>
          <w:t xml:space="preserve"> - </w:t>
        </w:r>
      </w:ins>
      <w:del w:id="412" w:author="Aline Richter" w:date="2021-04-30T17:22:00Z">
        <w:r w:rsidR="00805CC8" w:rsidDel="00BD69C3">
          <w:rPr>
            <w:rFonts w:cs="Times New Roman"/>
          </w:rPr>
          <w:delText xml:space="preserve"> the </w:delText>
        </w:r>
      </w:del>
      <w:r w:rsidR="00805CC8">
        <w:rPr>
          <w:rFonts w:cs="Times New Roman"/>
        </w:rPr>
        <w:t>Congeneric</w:t>
      </w:r>
      <w:del w:id="413" w:author="Aline Richter" w:date="2021-04-30T17:22:00Z">
        <w:r w:rsidR="00805CC8" w:rsidDel="00BD69C3">
          <w:rPr>
            <w:rFonts w:cs="Times New Roman"/>
          </w:rPr>
          <w:delText xml:space="preserve"> level of</w:delText>
        </w:r>
      </w:del>
      <w:r w:rsidR="00805CC8">
        <w:rPr>
          <w:rFonts w:cs="Times New Roman"/>
        </w:rPr>
        <w:t xml:space="preserve"> </w:t>
      </w:r>
      <w:r w:rsidR="00805CC8">
        <w:rPr>
          <w:rFonts w:cs="Times New Roman"/>
        </w:rPr>
        <w:lastRenderedPageBreak/>
        <w:t xml:space="preserve">insertion. </w:t>
      </w:r>
      <w:del w:id="414" w:author="Aline Richter" w:date="2021-04-30T17:22:00Z">
        <w:r w:rsidR="00805CC8" w:rsidDel="00BD69C3">
          <w:rPr>
            <w:rFonts w:cs="Times New Roman"/>
          </w:rPr>
          <w:delText>C</w:delText>
        </w:r>
      </w:del>
      <w:ins w:id="415" w:author="Aline Richter" w:date="2021-04-30T17:22:00Z">
        <w:r w:rsidR="00BD69C3">
          <w:rPr>
            <w:rFonts w:cs="Times New Roman"/>
          </w:rPr>
          <w:t xml:space="preserve">(ii) </w:t>
        </w:r>
      </w:ins>
      <w:del w:id="416" w:author="Aline Richter" w:date="2021-04-30T17:22:00Z">
        <w:r w:rsidR="00805CC8" w:rsidDel="00BD69C3">
          <w:rPr>
            <w:rFonts w:cs="Times New Roman"/>
          </w:rPr>
          <w:delText xml:space="preserve"> </w:delText>
        </w:r>
      </w:del>
      <w:r w:rsidR="00805CC8">
        <w:rPr>
          <w:rFonts w:cs="Times New Roman"/>
        </w:rPr>
        <w:t>represents the three options that the user may choose in the Family</w:t>
      </w:r>
      <w:del w:id="417" w:author="Aline Richter" w:date="2021-04-30T17:22:00Z">
        <w:r w:rsidR="00805CC8" w:rsidDel="00BD69C3">
          <w:rPr>
            <w:rFonts w:cs="Times New Roman"/>
          </w:rPr>
          <w:delText xml:space="preserve"> </w:delText>
        </w:r>
      </w:del>
      <w:ins w:id="418" w:author="Aline Richter" w:date="2021-04-30T17:22:00Z">
        <w:r w:rsidR="00BD69C3">
          <w:rPr>
            <w:rFonts w:cs="Times New Roman"/>
          </w:rPr>
          <w:t>-</w:t>
        </w:r>
      </w:ins>
      <w:r w:rsidR="00805CC8">
        <w:rPr>
          <w:rFonts w:cs="Times New Roman"/>
        </w:rPr>
        <w:t xml:space="preserve">level </w:t>
      </w:r>
      <w:del w:id="419" w:author="Aline Richter" w:date="2021-04-30T17:22:00Z">
        <w:r w:rsidR="00805CC8" w:rsidDel="00BD69C3">
          <w:rPr>
            <w:rFonts w:cs="Times New Roman"/>
          </w:rPr>
          <w:delText xml:space="preserve">round </w:delText>
        </w:r>
      </w:del>
      <w:r w:rsidR="00805CC8">
        <w:rPr>
          <w:rFonts w:cs="Times New Roman"/>
        </w:rPr>
        <w:t>of insertions</w:t>
      </w:r>
      <w:r w:rsidR="00750E22">
        <w:rPr>
          <w:rFonts w:cs="Times New Roman"/>
        </w:rPr>
        <w:t xml:space="preserve"> (</w:t>
      </w:r>
      <w:del w:id="420" w:author="Aline Richter" w:date="2021-04-30T17:22:00Z">
        <w:r w:rsidR="00750E22" w:rsidDel="00BD69C3">
          <w:rPr>
            <w:rFonts w:cs="Times New Roman"/>
          </w:rPr>
          <w:delText xml:space="preserve">C1 </w:delText>
        </w:r>
        <w:r w:rsidR="00B532B0" w:rsidDel="00BD69C3">
          <w:rPr>
            <w:rFonts w:cs="Times New Roman"/>
          </w:rPr>
          <w:delText>–</w:delText>
        </w:r>
        <w:r w:rsidR="00750E22" w:rsidDel="00BD69C3">
          <w:rPr>
            <w:rFonts w:cs="Times New Roman"/>
          </w:rPr>
          <w:delText xml:space="preserve"> </w:delText>
        </w:r>
        <w:r w:rsidR="00B532B0" w:rsidDel="00BD69C3">
          <w:rPr>
            <w:rFonts w:cs="Times New Roman"/>
          </w:rPr>
          <w:delText xml:space="preserve">at family node; </w:delText>
        </w:r>
      </w:del>
      <w:ins w:id="421" w:author="Aline Richter" w:date="2021-04-30T17:22:00Z">
        <w:r w:rsidR="00BD69C3">
          <w:rPr>
            <w:rFonts w:cs="Times New Roman"/>
          </w:rPr>
          <w:t>Option 1</w:t>
        </w:r>
      </w:ins>
      <w:del w:id="422" w:author="Aline Richter" w:date="2021-04-30T17:22:00Z">
        <w:r w:rsidR="00B532B0" w:rsidDel="00BD69C3">
          <w:rPr>
            <w:rFonts w:cs="Times New Roman"/>
          </w:rPr>
          <w:delText>C2</w:delText>
        </w:r>
      </w:del>
      <w:r w:rsidR="00B532B0">
        <w:rPr>
          <w:rFonts w:cs="Times New Roman"/>
        </w:rPr>
        <w:t xml:space="preserve"> – near to a specific genus; </w:t>
      </w:r>
      <w:del w:id="423" w:author="Aline Richter" w:date="2021-04-30T17:23:00Z">
        <w:r w:rsidR="00B532B0" w:rsidDel="00BD69C3">
          <w:rPr>
            <w:rFonts w:cs="Times New Roman"/>
          </w:rPr>
          <w:delText>C3</w:delText>
        </w:r>
      </w:del>
      <w:ins w:id="424" w:author="Aline Richter" w:date="2021-04-30T17:23:00Z">
        <w:r w:rsidR="00BD69C3">
          <w:rPr>
            <w:rFonts w:cs="Times New Roman"/>
          </w:rPr>
          <w:t>Option 2</w:t>
        </w:r>
      </w:ins>
      <w:r w:rsidR="00B532B0">
        <w:rPr>
          <w:rFonts w:cs="Times New Roman"/>
        </w:rPr>
        <w:t xml:space="preserve"> – between two genus</w:t>
      </w:r>
      <w:ins w:id="425" w:author="Aline Richter" w:date="2021-04-30T17:23:00Z">
        <w:r w:rsidR="00BD69C3">
          <w:rPr>
            <w:rFonts w:cs="Times New Roman"/>
          </w:rPr>
          <w:t xml:space="preserve"> and Option 3</w:t>
        </w:r>
        <w:r w:rsidR="00BD69C3">
          <w:rPr>
            <w:rFonts w:cs="Times New Roman"/>
          </w:rPr>
          <w:t>– at family node</w:t>
        </w:r>
      </w:ins>
      <w:r w:rsidR="00750E22">
        <w:rPr>
          <w:rFonts w:cs="Times New Roman"/>
        </w:rPr>
        <w:t>)</w:t>
      </w:r>
      <w:r w:rsidR="00805CC8">
        <w:rPr>
          <w:rFonts w:cs="Times New Roman"/>
        </w:rPr>
        <w:t>.</w:t>
      </w:r>
      <w:r w:rsidR="001310BF">
        <w:rPr>
          <w:rFonts w:cs="Times New Roman"/>
        </w:rPr>
        <w:t xml:space="preserve"> </w:t>
      </w:r>
      <w:ins w:id="426" w:author="Aline Richter" w:date="2021-04-30T17:23:00Z">
        <w:r w:rsidR="00BD69C3">
          <w:rPr>
            <w:rFonts w:cs="Times New Roman"/>
          </w:rPr>
          <w:t>(iii)</w:t>
        </w:r>
      </w:ins>
      <w:del w:id="427" w:author="Aline Richter" w:date="2021-04-30T17:23:00Z">
        <w:r w:rsidR="00EE6956" w:rsidDel="00BD69C3">
          <w:rPr>
            <w:rFonts w:cs="Times New Roman"/>
          </w:rPr>
          <w:delText>D</w:delText>
        </w:r>
      </w:del>
      <w:r w:rsidR="00EE6956">
        <w:rPr>
          <w:rFonts w:cs="Times New Roman"/>
        </w:rPr>
        <w:t xml:space="preserve"> represents the congeneric insertions at family</w:t>
      </w:r>
      <w:ins w:id="428" w:author="Aline Richter" w:date="2021-04-30T17:23:00Z">
        <w:r w:rsidR="00BD69C3">
          <w:rPr>
            <w:rFonts w:cs="Times New Roman"/>
          </w:rPr>
          <w:t>-</w:t>
        </w:r>
      </w:ins>
      <w:del w:id="429" w:author="Aline Richter" w:date="2021-04-30T17:23:00Z">
        <w:r w:rsidR="00EE6956" w:rsidDel="00BD69C3">
          <w:rPr>
            <w:rFonts w:cs="Times New Roman"/>
          </w:rPr>
          <w:delText xml:space="preserve"> </w:delText>
        </w:r>
      </w:del>
      <w:r w:rsidR="00EE6956">
        <w:rPr>
          <w:rFonts w:cs="Times New Roman"/>
        </w:rPr>
        <w:t xml:space="preserve">level and finally, </w:t>
      </w:r>
      <w:ins w:id="430" w:author="Aline Richter" w:date="2021-04-30T17:24:00Z">
        <w:r w:rsidR="00BD69C3">
          <w:rPr>
            <w:rFonts w:cs="Times New Roman"/>
          </w:rPr>
          <w:t>the last</w:t>
        </w:r>
      </w:ins>
      <w:del w:id="431" w:author="Aline Richter" w:date="2021-04-30T17:23:00Z">
        <w:r w:rsidR="00EE6956" w:rsidDel="00BD69C3">
          <w:rPr>
            <w:rFonts w:cs="Times New Roman"/>
          </w:rPr>
          <w:delText>E</w:delText>
        </w:r>
      </w:del>
      <w:r w:rsidR="00EE6956">
        <w:rPr>
          <w:rFonts w:cs="Times New Roman"/>
        </w:rPr>
        <w:t xml:space="preserve"> represents the final </w:t>
      </w:r>
      <w:ins w:id="432" w:author="Aline Richter" w:date="2021-04-28T18:04:00Z">
        <w:r w:rsidR="004C71E4">
          <w:rPr>
            <w:rFonts w:cs="Times New Roman"/>
          </w:rPr>
          <w:t xml:space="preserve">pruned </w:t>
        </w:r>
      </w:ins>
      <w:r w:rsidR="00EE6956">
        <w:rPr>
          <w:rFonts w:cs="Times New Roman"/>
        </w:rPr>
        <w:t>tree containing only the species of interest</w:t>
      </w:r>
      <w:ins w:id="433" w:author="Aline Richter" w:date="2021-04-28T18:04:00Z">
        <w:r w:rsidR="004C71E4">
          <w:rPr>
            <w:rFonts w:cs="Times New Roman"/>
          </w:rPr>
          <w:t xml:space="preserve">. </w:t>
        </w:r>
      </w:ins>
      <w:ins w:id="434" w:author="Aline Richter" w:date="2021-04-30T17:24:00Z">
        <w:r w:rsidR="00BD69C3">
          <w:rPr>
            <w:rFonts w:cs="Times New Roman"/>
          </w:rPr>
          <w:t>For this hypothetical example we do not perform</w:t>
        </w:r>
      </w:ins>
      <w:ins w:id="435" w:author="Aline Richter" w:date="2021-04-30T17:25:00Z">
        <w:r w:rsidR="00BD69C3">
          <w:rPr>
            <w:rFonts w:cs="Times New Roman"/>
          </w:rPr>
          <w:t xml:space="preserve"> insertions at the Order (iv). The dotted lines </w:t>
        </w:r>
      </w:ins>
      <w:ins w:id="436" w:author="Aline Richter" w:date="2021-04-30T17:28:00Z">
        <w:r w:rsidR="00BD69C3">
          <w:rPr>
            <w:rFonts w:cs="Times New Roman"/>
          </w:rPr>
          <w:t>indicate</w:t>
        </w:r>
      </w:ins>
      <w:ins w:id="437" w:author="Aline Richter" w:date="2021-04-30T17:25:00Z">
        <w:r w:rsidR="00BD69C3">
          <w:rPr>
            <w:rFonts w:cs="Times New Roman"/>
          </w:rPr>
          <w:t xml:space="preserve"> the insertions, and the blue</w:t>
        </w:r>
      </w:ins>
      <w:ins w:id="438" w:author="Aline Richter" w:date="2021-04-30T17:26:00Z">
        <w:r w:rsidR="00BD69C3">
          <w:rPr>
            <w:rFonts w:cs="Times New Roman"/>
          </w:rPr>
          <w:t xml:space="preserve"> dotted line represents the insertion for the specific level</w:t>
        </w:r>
      </w:ins>
      <w:ins w:id="439" w:author="Aline Richter" w:date="2021-04-30T17:27:00Z">
        <w:r w:rsidR="00BD69C3">
          <w:rPr>
            <w:rFonts w:cs="Times New Roman"/>
          </w:rPr>
          <w:t xml:space="preserve"> of insertion. </w:t>
        </w:r>
      </w:ins>
      <w:ins w:id="440" w:author="Aline Richter" w:date="2021-04-30T17:28:00Z">
        <w:r w:rsidR="00BD69C3">
          <w:rPr>
            <w:rFonts w:cs="Times New Roman"/>
          </w:rPr>
          <w:t>T</w:t>
        </w:r>
      </w:ins>
      <w:ins w:id="441" w:author="Aline Richter" w:date="2021-04-30T17:27:00Z">
        <w:r w:rsidR="00BD69C3">
          <w:rPr>
            <w:rFonts w:cs="Times New Roman"/>
          </w:rPr>
          <w:t>he shadow pictures for Backbone and f</w:t>
        </w:r>
      </w:ins>
      <w:ins w:id="442" w:author="Aline Richter" w:date="2021-04-30T17:28:00Z">
        <w:r w:rsidR="00BD69C3">
          <w:rPr>
            <w:rFonts w:cs="Times New Roman"/>
          </w:rPr>
          <w:t>inal tree represent the family node.</w:t>
        </w:r>
      </w:ins>
    </w:p>
    <w:p w14:paraId="69D014D3" w14:textId="1D8118D0" w:rsidR="00BD69C3" w:rsidRDefault="00BD69C3" w:rsidP="0083528E">
      <w:pPr>
        <w:rPr>
          <w:rFonts w:cs="Times New Roman"/>
        </w:rPr>
        <w:sectPr w:rsidR="00BD69C3" w:rsidSect="0083528E">
          <w:pgSz w:w="16838" w:h="11906" w:orient="landscape"/>
          <w:pgMar w:top="1440" w:right="1440" w:bottom="1440" w:left="1440" w:header="709" w:footer="709" w:gutter="0"/>
          <w:cols w:space="708"/>
          <w:docGrid w:linePitch="360"/>
        </w:sectPr>
      </w:pPr>
    </w:p>
    <w:p w14:paraId="7F5FF550" w14:textId="1DB84F55" w:rsidR="0024357D" w:rsidRDefault="00EC76A5" w:rsidP="00FA162C">
      <w:pPr>
        <w:rPr>
          <w:ins w:id="443" w:author="Aline Richter" w:date="2021-04-29T17:27:00Z"/>
          <w:rFonts w:cs="Times New Roman"/>
        </w:rPr>
      </w:pPr>
      <w:r>
        <w:rPr>
          <w:rFonts w:cs="Times New Roman"/>
        </w:rPr>
        <w:lastRenderedPageBreak/>
        <w:tab/>
      </w:r>
      <w:ins w:id="444" w:author="Aline Richter" w:date="2021-04-29T16:50:00Z">
        <w:r w:rsidR="004B061B">
          <w:rPr>
            <w:rFonts w:cs="Times New Roman"/>
          </w:rPr>
          <w:t>By default, t</w:t>
        </w:r>
      </w:ins>
      <w:ins w:id="445" w:author="Aline Richter" w:date="2021-04-29T16:45:00Z">
        <w:r w:rsidR="004B061B">
          <w:rPr>
            <w:rFonts w:cs="Times New Roman"/>
          </w:rPr>
          <w:t>he output of the FishPhyloM</w:t>
        </w:r>
      </w:ins>
      <w:ins w:id="446" w:author="Aline Richter" w:date="2021-04-29T16:46:00Z">
        <w:r w:rsidR="004B061B">
          <w:rPr>
            <w:rFonts w:cs="Times New Roman"/>
          </w:rPr>
          <w:t xml:space="preserve">aker() function is </w:t>
        </w:r>
      </w:ins>
      <w:ins w:id="447" w:author="Aline Richter" w:date="2021-04-29T16:50:00Z">
        <w:r w:rsidR="004B061B">
          <w:rPr>
            <w:rFonts w:cs="Times New Roman"/>
          </w:rPr>
          <w:t>a list with two objects</w:t>
        </w:r>
      </w:ins>
      <w:ins w:id="448" w:author="Aline Richter" w:date="2021-04-29T16:52:00Z">
        <w:r w:rsidR="004B061B">
          <w:rPr>
            <w:rFonts w:cs="Times New Roman"/>
          </w:rPr>
          <w:t>. The first is the</w:t>
        </w:r>
      </w:ins>
      <w:ins w:id="449" w:author="Aline Richter" w:date="2021-04-29T16:46:00Z">
        <w:r w:rsidR="004B061B">
          <w:rPr>
            <w:rFonts w:cs="Times New Roman"/>
          </w:rPr>
          <w:t xml:space="preserve"> pruned tree</w:t>
        </w:r>
      </w:ins>
      <w:ins w:id="450" w:author="Aline Richter" w:date="2021-04-29T16:52:00Z">
        <w:r w:rsidR="004B061B">
          <w:rPr>
            <w:rFonts w:cs="Times New Roman"/>
          </w:rPr>
          <w:t>,</w:t>
        </w:r>
      </w:ins>
      <w:ins w:id="451" w:author="Aline Richter" w:date="2021-04-29T16:46:00Z">
        <w:r w:rsidR="004B061B">
          <w:rPr>
            <w:rFonts w:cs="Times New Roman"/>
          </w:rPr>
          <w:t xml:space="preserve"> that </w:t>
        </w:r>
      </w:ins>
      <w:del w:id="452" w:author="Aline Richter" w:date="2021-04-29T16:46:00Z">
        <w:r w:rsidDel="004B061B">
          <w:rPr>
            <w:rFonts w:cs="Times New Roman"/>
          </w:rPr>
          <w:delText>The last step</w:delText>
        </w:r>
        <w:r w:rsidR="00CB1C61" w:rsidDel="004B061B">
          <w:rPr>
            <w:rFonts w:cs="Times New Roman"/>
          </w:rPr>
          <w:delText xml:space="preserve"> (Figure 1 </w:delText>
        </w:r>
      </w:del>
      <w:del w:id="453" w:author="Aline Richter" w:date="2021-04-28T18:06:00Z">
        <w:r w:rsidR="00CB1C61" w:rsidDel="004C71E4">
          <w:rPr>
            <w:rFonts w:cs="Times New Roman"/>
          </w:rPr>
          <w:delText>D colored lineages</w:delText>
        </w:r>
      </w:del>
      <w:del w:id="454" w:author="Aline Richter" w:date="2021-04-29T16:46:00Z">
        <w:r w:rsidR="00CB1C61" w:rsidDel="004B061B">
          <w:rPr>
            <w:rFonts w:cs="Times New Roman"/>
          </w:rPr>
          <w:delText>)</w:delText>
        </w:r>
        <w:r w:rsidDel="004B061B">
          <w:rPr>
            <w:rFonts w:cs="Times New Roman"/>
          </w:rPr>
          <w:delText xml:space="preserve"> </w:delText>
        </w:r>
        <w:r w:rsidR="004F40FF" w:rsidDel="004B061B">
          <w:rPr>
            <w:rFonts w:cs="Times New Roman"/>
          </w:rPr>
          <w:delText>consists</w:delText>
        </w:r>
        <w:r w:rsidDel="004B061B">
          <w:rPr>
            <w:rFonts w:cs="Times New Roman"/>
          </w:rPr>
          <w:delText xml:space="preserve"> in subset the tree to </w:delText>
        </w:r>
      </w:del>
      <w:r>
        <w:rPr>
          <w:rFonts w:cs="Times New Roman"/>
        </w:rPr>
        <w:t xml:space="preserve">maintain only those species </w:t>
      </w:r>
      <w:del w:id="455" w:author="Aline Richter" w:date="2021-04-29T16:47:00Z">
        <w:r w:rsidDel="004B061B">
          <w:rPr>
            <w:rFonts w:cs="Times New Roman"/>
          </w:rPr>
          <w:delText>of interesting of the user</w:delText>
        </w:r>
      </w:del>
      <w:ins w:id="456" w:author="Aline Richter" w:date="2021-04-29T16:47:00Z">
        <w:r w:rsidR="004B061B">
          <w:rPr>
            <w:rFonts w:cs="Times New Roman"/>
          </w:rPr>
          <w:t>informed by user in the data argument</w:t>
        </w:r>
      </w:ins>
      <w:ins w:id="457" w:author="Aline Richter" w:date="2021-04-29T16:52:00Z">
        <w:r w:rsidR="00285EFD">
          <w:rPr>
            <w:rFonts w:cs="Times New Roman"/>
          </w:rPr>
          <w:t>. The second is a</w:t>
        </w:r>
      </w:ins>
      <w:ins w:id="458" w:author="Aline Richter" w:date="2021-04-29T16:51:00Z">
        <w:r w:rsidR="004B061B">
          <w:rPr>
            <w:rFonts w:cs="Times New Roman"/>
          </w:rPr>
          <w:t xml:space="preserve"> copy of the </w:t>
        </w:r>
      </w:ins>
      <w:ins w:id="459" w:author="Aline Richter" w:date="2021-04-29T17:09:00Z">
        <w:r w:rsidR="00CB409D">
          <w:rPr>
            <w:rFonts w:cs="Times New Roman"/>
          </w:rPr>
          <w:t>informed</w:t>
        </w:r>
      </w:ins>
      <w:ins w:id="460" w:author="Aline Richter" w:date="2021-04-29T17:08:00Z">
        <w:r w:rsidR="00CB409D">
          <w:rPr>
            <w:rFonts w:cs="Times New Roman"/>
          </w:rPr>
          <w:t xml:space="preserve"> </w:t>
        </w:r>
      </w:ins>
      <w:ins w:id="461" w:author="Aline Richter" w:date="2021-04-29T16:51:00Z">
        <w:r w:rsidR="004B061B">
          <w:rPr>
            <w:rFonts w:cs="Times New Roman"/>
          </w:rPr>
          <w:t xml:space="preserve">data with </w:t>
        </w:r>
      </w:ins>
      <w:del w:id="462" w:author="Aline Richter" w:date="2021-04-29T16:50:00Z">
        <w:r w:rsidDel="004B061B">
          <w:rPr>
            <w:rFonts w:cs="Times New Roman"/>
          </w:rPr>
          <w:delText>.</w:delText>
        </w:r>
      </w:del>
      <w:del w:id="463" w:author="Aline Richter" w:date="2021-04-29T16:51:00Z">
        <w:r w:rsidDel="004B061B">
          <w:rPr>
            <w:rFonts w:cs="Times New Roman"/>
          </w:rPr>
          <w:delText xml:space="preserve"> </w:delText>
        </w:r>
      </w:del>
      <w:ins w:id="464" w:author="Aline Richter" w:date="2021-04-29T16:51:00Z">
        <w:r w:rsidR="004B061B">
          <w:rPr>
            <w:rFonts w:cs="Times New Roman"/>
          </w:rPr>
          <w:t>the addition of a new column th</w:t>
        </w:r>
      </w:ins>
      <w:ins w:id="465" w:author="Aline Richter" w:date="2021-04-29T16:52:00Z">
        <w:r w:rsidR="004B061B">
          <w:rPr>
            <w:rFonts w:cs="Times New Roman"/>
          </w:rPr>
          <w:t xml:space="preserve">at discriminate for each species if </w:t>
        </w:r>
      </w:ins>
      <w:ins w:id="466" w:author="Aline Richter" w:date="2021-04-29T17:14:00Z">
        <w:r w:rsidR="00E5273A">
          <w:rPr>
            <w:rFonts w:cs="Times New Roman"/>
          </w:rPr>
          <w:t>it</w:t>
        </w:r>
      </w:ins>
      <w:ins w:id="467" w:author="Aline Richter" w:date="2021-04-29T16:53:00Z">
        <w:r w:rsidR="00285EFD">
          <w:rPr>
            <w:rFonts w:cs="Times New Roman"/>
          </w:rPr>
          <w:t xml:space="preserve"> is already present in the tree (Present_in_</w:t>
        </w:r>
      </w:ins>
      <w:ins w:id="468" w:author="Aline Richter" w:date="2021-04-29T17:13:00Z">
        <w:r w:rsidR="00CB409D">
          <w:rPr>
            <w:rFonts w:cs="Times New Roman"/>
          </w:rPr>
          <w:t>T</w:t>
        </w:r>
      </w:ins>
      <w:ins w:id="469" w:author="Aline Richter" w:date="2021-04-29T16:53:00Z">
        <w:r w:rsidR="00285EFD">
          <w:rPr>
            <w:rFonts w:cs="Times New Roman"/>
          </w:rPr>
          <w:t xml:space="preserve">ree), inserted </w:t>
        </w:r>
      </w:ins>
      <w:ins w:id="470" w:author="Aline Richter" w:date="2021-04-29T17:22:00Z">
        <w:r w:rsidR="00E5273A">
          <w:rPr>
            <w:rFonts w:cs="Times New Roman"/>
          </w:rPr>
          <w:t>by step (i) “</w:t>
        </w:r>
      </w:ins>
      <w:ins w:id="471" w:author="Aline Richter" w:date="2021-04-29T16:53:00Z">
        <w:r w:rsidR="00285EFD">
          <w:rPr>
            <w:rFonts w:cs="Times New Roman"/>
          </w:rPr>
          <w:t>Congeneric_inse</w:t>
        </w:r>
      </w:ins>
      <w:ins w:id="472" w:author="Aline Richter" w:date="2021-04-29T16:54:00Z">
        <w:r w:rsidR="00285EFD">
          <w:rPr>
            <w:rFonts w:cs="Times New Roman"/>
          </w:rPr>
          <w:t>rtion</w:t>
        </w:r>
      </w:ins>
      <w:ins w:id="473" w:author="Aline Richter" w:date="2021-04-29T17:23:00Z">
        <w:r w:rsidR="00E5273A">
          <w:rPr>
            <w:rFonts w:cs="Times New Roman"/>
          </w:rPr>
          <w:t>”, inserted in step (ii) by any choices</w:t>
        </w:r>
        <w:r w:rsidR="00FA162C">
          <w:rPr>
            <w:rFonts w:cs="Times New Roman"/>
          </w:rPr>
          <w:t xml:space="preserve"> “Fami</w:t>
        </w:r>
      </w:ins>
      <w:ins w:id="474" w:author="Aline Richter" w:date="2021-04-29T17:24:00Z">
        <w:r w:rsidR="00FA162C">
          <w:rPr>
            <w:rFonts w:cs="Times New Roman"/>
          </w:rPr>
          <w:t xml:space="preserve">ly_insertion”, inserted in step (iii) </w:t>
        </w:r>
      </w:ins>
      <w:ins w:id="475" w:author="Aline Richter" w:date="2021-04-29T17:23:00Z">
        <w:r w:rsidR="00E5273A">
          <w:rPr>
            <w:rFonts w:cs="Times New Roman"/>
          </w:rPr>
          <w:t>“</w:t>
        </w:r>
      </w:ins>
      <w:ins w:id="476" w:author="Aline Richter" w:date="2021-04-29T16:54:00Z">
        <w:r w:rsidR="00285EFD">
          <w:rPr>
            <w:rFonts w:cs="Times New Roman"/>
          </w:rPr>
          <w:t>Congeneric_</w:t>
        </w:r>
      </w:ins>
      <w:ins w:id="477" w:author="Aline Richter" w:date="2021-04-29T17:13:00Z">
        <w:r w:rsidR="00CB409D">
          <w:rPr>
            <w:rFonts w:cs="Times New Roman"/>
          </w:rPr>
          <w:t>familiy_level</w:t>
        </w:r>
      </w:ins>
      <w:ins w:id="478" w:author="Aline Richter" w:date="2021-04-29T17:23:00Z">
        <w:r w:rsidR="00E5273A">
          <w:rPr>
            <w:rFonts w:cs="Times New Roman"/>
          </w:rPr>
          <w:t>”</w:t>
        </w:r>
      </w:ins>
      <w:ins w:id="479" w:author="Aline Richter" w:date="2021-04-29T17:14:00Z">
        <w:r w:rsidR="00E5273A">
          <w:rPr>
            <w:rFonts w:cs="Times New Roman"/>
          </w:rPr>
          <w:t xml:space="preserve">, </w:t>
        </w:r>
      </w:ins>
      <w:ins w:id="480" w:author="Aline Richter" w:date="2021-04-29T17:24:00Z">
        <w:r w:rsidR="00FA162C">
          <w:rPr>
            <w:rFonts w:cs="Times New Roman"/>
          </w:rPr>
          <w:t>or inserted</w:t>
        </w:r>
      </w:ins>
      <w:ins w:id="481" w:author="Aline Richter" w:date="2021-04-29T17:25:00Z">
        <w:r w:rsidR="00FA162C">
          <w:rPr>
            <w:rFonts w:cs="Times New Roman"/>
          </w:rPr>
          <w:t xml:space="preserve"> in step (iv) “Order_insertion”.</w:t>
        </w:r>
      </w:ins>
      <w:del w:id="482" w:author="Aline Richter" w:date="2021-04-29T17:25:00Z">
        <w:r w:rsidR="004F40FF" w:rsidDel="00FA162C">
          <w:rPr>
            <w:rFonts w:cs="Times New Roman"/>
          </w:rPr>
          <w:delText>This is done by dropping all species that are not present at the names informed by the user. This returns a dated phylogenetic tree, and, optionally, a data frame with the same format of that the user obtained with FishTaxaMaker</w:delText>
        </w:r>
        <w:r w:rsidR="006D5039" w:rsidDel="00FA162C">
          <w:rPr>
            <w:rFonts w:cs="Times New Roman"/>
          </w:rPr>
          <w:delText>()</w:delText>
        </w:r>
        <w:r w:rsidR="004F40FF" w:rsidDel="00FA162C">
          <w:rPr>
            <w:rFonts w:cs="Times New Roman"/>
          </w:rPr>
          <w:delText xml:space="preserve">, but with </w:delText>
        </w:r>
        <w:r w:rsidR="006D5039" w:rsidDel="00FA162C">
          <w:rPr>
            <w:rFonts w:cs="Times New Roman"/>
          </w:rPr>
          <w:delText xml:space="preserve">a new </w:delText>
        </w:r>
        <w:r w:rsidR="004F40FF" w:rsidDel="00FA162C">
          <w:rPr>
            <w:rFonts w:cs="Times New Roman"/>
          </w:rPr>
          <w:delText xml:space="preserve">column indicating at which </w:delText>
        </w:r>
        <w:r w:rsidR="006D5039" w:rsidDel="00FA162C">
          <w:rPr>
            <w:rFonts w:cs="Times New Roman"/>
          </w:rPr>
          <w:delText xml:space="preserve">level </w:delText>
        </w:r>
        <w:r w:rsidR="000E136B" w:rsidDel="00FA162C">
          <w:rPr>
            <w:rFonts w:cs="Times New Roman"/>
          </w:rPr>
          <w:delText xml:space="preserve">the species was added in the procedure. If the species was already present in the tree it will labeled with </w:delText>
        </w:r>
        <w:r w:rsidR="00340892" w:rsidDel="00FA162C">
          <w:rPr>
            <w:rFonts w:cs="Times New Roman"/>
          </w:rPr>
          <w:delText>“</w:delText>
        </w:r>
        <w:r w:rsidR="00014A5C" w:rsidDel="00FA162C">
          <w:rPr>
            <w:rFonts w:cs="Times New Roman"/>
          </w:rPr>
          <w:delText>Present_</w:delText>
        </w:r>
        <w:r w:rsidR="00B83CE4" w:rsidDel="00FA162C">
          <w:rPr>
            <w:rFonts w:cs="Times New Roman"/>
          </w:rPr>
          <w:delText>in_tree</w:delText>
        </w:r>
        <w:r w:rsidR="00340892" w:rsidDel="00FA162C">
          <w:rPr>
            <w:rFonts w:cs="Times New Roman"/>
          </w:rPr>
          <w:delText>”</w:delText>
        </w:r>
        <w:r w:rsidR="001317CC" w:rsidDel="00FA162C">
          <w:rPr>
            <w:rFonts w:cs="Times New Roman"/>
          </w:rPr>
          <w:delText xml:space="preserve"> label, if the species was added as a congeneric species </w:delText>
        </w:r>
        <w:r w:rsidR="00E20C42" w:rsidDel="00FA162C">
          <w:rPr>
            <w:rFonts w:cs="Times New Roman"/>
          </w:rPr>
          <w:delText xml:space="preserve">it will be labeled as </w:delText>
        </w:r>
        <w:r w:rsidR="00340892" w:rsidDel="00FA162C">
          <w:rPr>
            <w:rFonts w:cs="Times New Roman"/>
          </w:rPr>
          <w:delText>“</w:delText>
        </w:r>
        <w:r w:rsidR="00E20C42" w:rsidDel="00FA162C">
          <w:rPr>
            <w:rFonts w:cs="Times New Roman"/>
          </w:rPr>
          <w:delText>Congeneric_insertion</w:delText>
        </w:r>
        <w:r w:rsidR="00340892" w:rsidDel="00FA162C">
          <w:rPr>
            <w:rFonts w:cs="Times New Roman"/>
          </w:rPr>
          <w:delText>”</w:delText>
        </w:r>
        <w:r w:rsidR="00E20C42" w:rsidDel="00FA162C">
          <w:rPr>
            <w:rFonts w:cs="Times New Roman"/>
          </w:rPr>
          <w:delText xml:space="preserve">, </w:delText>
        </w:r>
        <w:r w:rsidR="0043772E" w:rsidDel="00FA162C">
          <w:rPr>
            <w:rFonts w:cs="Times New Roman"/>
          </w:rPr>
          <w:delText xml:space="preserve">if species was added in </w:delText>
        </w:r>
        <w:r w:rsidR="001F4311" w:rsidDel="00FA162C">
          <w:rPr>
            <w:rFonts w:cs="Times New Roman"/>
          </w:rPr>
          <w:delText>at</w:delText>
        </w:r>
        <w:r w:rsidR="006D5039" w:rsidDel="00FA162C">
          <w:rPr>
            <w:rFonts w:cs="Times New Roman"/>
          </w:rPr>
          <w:delText xml:space="preserve"> </w:delText>
        </w:r>
        <w:r w:rsidR="00340892" w:rsidDel="00FA162C">
          <w:rPr>
            <w:rFonts w:cs="Times New Roman"/>
          </w:rPr>
          <w:delText>Family level</w:delText>
        </w:r>
        <w:r w:rsidR="001F4311" w:rsidDel="00FA162C">
          <w:rPr>
            <w:rFonts w:cs="Times New Roman"/>
          </w:rPr>
          <w:delText xml:space="preserve"> be labeled as </w:delText>
        </w:r>
        <w:r w:rsidR="00340892" w:rsidDel="00FA162C">
          <w:rPr>
            <w:rFonts w:cs="Times New Roman"/>
          </w:rPr>
          <w:delText>“</w:delText>
        </w:r>
        <w:r w:rsidR="001F4311" w:rsidDel="00FA162C">
          <w:rPr>
            <w:rFonts w:cs="Times New Roman"/>
          </w:rPr>
          <w:delText>Family_insertion</w:delText>
        </w:r>
        <w:r w:rsidR="00340892" w:rsidDel="00FA162C">
          <w:rPr>
            <w:rFonts w:cs="Times New Roman"/>
          </w:rPr>
          <w:delText>”</w:delText>
        </w:r>
        <w:r w:rsidR="001F4311" w:rsidDel="00FA162C">
          <w:rPr>
            <w:rFonts w:cs="Times New Roman"/>
          </w:rPr>
          <w:delText xml:space="preserve">, if species was added </w:delText>
        </w:r>
        <w:r w:rsidR="00BA0D96" w:rsidDel="00FA162C">
          <w:rPr>
            <w:rFonts w:cs="Times New Roman"/>
          </w:rPr>
          <w:delText>near to a family in a given order</w:delText>
        </w:r>
        <w:r w:rsidR="00340892" w:rsidDel="00FA162C">
          <w:rPr>
            <w:rFonts w:cs="Times New Roman"/>
          </w:rPr>
          <w:delText>, i.e. Order insertion level,</w:delText>
        </w:r>
        <w:r w:rsidR="00BA0D96" w:rsidDel="00FA162C">
          <w:rPr>
            <w:rFonts w:cs="Times New Roman"/>
          </w:rPr>
          <w:delText xml:space="preserve"> the species will be labeled as </w:delText>
        </w:r>
        <w:r w:rsidR="00340892" w:rsidDel="00FA162C">
          <w:rPr>
            <w:rFonts w:cs="Times New Roman"/>
          </w:rPr>
          <w:delText>“</w:delText>
        </w:r>
        <w:r w:rsidR="00BA0D96" w:rsidDel="00FA162C">
          <w:rPr>
            <w:rFonts w:cs="Times New Roman"/>
          </w:rPr>
          <w:delText>Order_insertion</w:delText>
        </w:r>
        <w:r w:rsidR="00340892" w:rsidDel="00FA162C">
          <w:rPr>
            <w:rFonts w:cs="Times New Roman"/>
          </w:rPr>
          <w:delText>”</w:delText>
        </w:r>
        <w:r w:rsidR="00BA0D96" w:rsidDel="00FA162C">
          <w:rPr>
            <w:rFonts w:cs="Times New Roman"/>
          </w:rPr>
          <w:delText>,</w:delText>
        </w:r>
      </w:del>
      <w:r w:rsidR="00BA0D96">
        <w:rPr>
          <w:rFonts w:cs="Times New Roman"/>
        </w:rPr>
        <w:t xml:space="preserve"> </w:t>
      </w:r>
      <w:ins w:id="483" w:author="Aline Richter" w:date="2021-04-29T17:26:00Z">
        <w:r w:rsidR="00FA162C">
          <w:rPr>
            <w:rFonts w:cs="Times New Roman"/>
          </w:rPr>
          <w:t>A</w:t>
        </w:r>
      </w:ins>
      <w:del w:id="484" w:author="Aline Richter" w:date="2021-04-29T17:26:00Z">
        <w:r w:rsidR="00BA0D96" w:rsidDel="00FA162C">
          <w:rPr>
            <w:rFonts w:cs="Times New Roman"/>
          </w:rPr>
          <w:delText>a</w:delText>
        </w:r>
      </w:del>
      <w:r w:rsidR="00BA0D96">
        <w:rPr>
          <w:rFonts w:cs="Times New Roman"/>
        </w:rPr>
        <w:t>t last, if after all these steps the species was not added to the mega-tree</w:t>
      </w:r>
      <w:ins w:id="485" w:author="Aline Richter" w:date="2021-04-29T17:26:00Z">
        <w:r w:rsidR="00FA162C">
          <w:rPr>
            <w:rFonts w:cs="Times New Roman"/>
          </w:rPr>
          <w:t>,</w:t>
        </w:r>
      </w:ins>
      <w:r w:rsidR="00BA0D96">
        <w:rPr>
          <w:rFonts w:cs="Times New Roman"/>
        </w:rPr>
        <w:t xml:space="preserve"> it will appear as </w:t>
      </w:r>
      <w:r w:rsidR="00340892">
        <w:rPr>
          <w:rFonts w:cs="Times New Roman"/>
        </w:rPr>
        <w:t>“</w:t>
      </w:r>
      <w:r w:rsidR="00BA0D96">
        <w:rPr>
          <w:rFonts w:cs="Times New Roman"/>
        </w:rPr>
        <w:t>Not_</w:t>
      </w:r>
      <w:r w:rsidR="00340892">
        <w:rPr>
          <w:rFonts w:cs="Times New Roman"/>
        </w:rPr>
        <w:t>inserted”</w:t>
      </w:r>
      <w:r w:rsidR="00BA0D96">
        <w:rPr>
          <w:rFonts w:cs="Times New Roman"/>
        </w:rPr>
        <w:t>.</w:t>
      </w:r>
    </w:p>
    <w:p w14:paraId="42C83629" w14:textId="53FB97C1" w:rsidR="00FA162C" w:rsidRPr="00E55FE1" w:rsidDel="007E4AA4" w:rsidRDefault="00FA162C">
      <w:pPr>
        <w:rPr>
          <w:del w:id="486" w:author="Aline Richter" w:date="2021-04-29T17:40:00Z"/>
          <w:rFonts w:cs="Times New Roman"/>
          <w:b/>
          <w:bCs/>
        </w:rPr>
      </w:pPr>
    </w:p>
    <w:p w14:paraId="123BF180" w14:textId="4496EC40" w:rsidR="008C4854" w:rsidDel="007E4AA4" w:rsidRDefault="008C4854" w:rsidP="00B80C8B">
      <w:pPr>
        <w:rPr>
          <w:del w:id="487" w:author="Aline Richter" w:date="2021-04-29T17:40:00Z"/>
          <w:rFonts w:cs="Times New Roman"/>
        </w:rPr>
      </w:pPr>
      <w:del w:id="488" w:author="Aline Richter" w:date="2021-04-29T17:40:00Z">
        <w:r w:rsidDel="007E4AA4">
          <w:rPr>
            <w:rFonts w:cs="Times New Roman"/>
          </w:rPr>
          <w:tab/>
          <w:delText xml:space="preserve">The labels attributed to each species can give an idea </w:delText>
        </w:r>
        <w:r w:rsidR="00C1234F" w:rsidDel="007E4AA4">
          <w:rPr>
            <w:rFonts w:cs="Times New Roman"/>
          </w:rPr>
          <w:delText xml:space="preserve">of </w:delText>
        </w:r>
        <w:r w:rsidDel="007E4AA4">
          <w:rPr>
            <w:rFonts w:cs="Times New Roman"/>
          </w:rPr>
          <w:delText xml:space="preserve">the uncertainty </w:delText>
        </w:r>
        <w:r w:rsidR="00C1234F" w:rsidDel="007E4AA4">
          <w:rPr>
            <w:rFonts w:cs="Times New Roman"/>
          </w:rPr>
          <w:delText>in the</w:delText>
        </w:r>
        <w:r w:rsidDel="007E4AA4">
          <w:rPr>
            <w:rFonts w:cs="Times New Roman"/>
          </w:rPr>
          <w:delText xml:space="preserve"> insertion</w:delText>
        </w:r>
        <w:r w:rsidR="00C1234F" w:rsidDel="007E4AA4">
          <w:rPr>
            <w:rFonts w:cs="Times New Roman"/>
          </w:rPr>
          <w:delText xml:space="preserve"> process</w:delText>
        </w:r>
        <w:r w:rsidDel="007E4AA4">
          <w:rPr>
            <w:rFonts w:cs="Times New Roman"/>
          </w:rPr>
          <w:delText xml:space="preserve">. Species inserted </w:delText>
        </w:r>
        <w:r w:rsidR="00286219" w:rsidDel="007E4AA4">
          <w:rPr>
            <w:rFonts w:cs="Times New Roman"/>
          </w:rPr>
          <w:delText>in the Order level carry much more uncertainty regarding its phylogenetic position than species added as congeneric species</w:delText>
        </w:r>
        <w:r w:rsidR="00C1234F" w:rsidDel="007E4AA4">
          <w:rPr>
            <w:rFonts w:cs="Times New Roman"/>
          </w:rPr>
          <w:delText xml:space="preserve"> in the Congeneric level of insertions</w:delText>
        </w:r>
        <w:r w:rsidR="00286219" w:rsidDel="007E4AA4">
          <w:rPr>
            <w:rFonts w:cs="Times New Roman"/>
          </w:rPr>
          <w:delText>.</w:delText>
        </w:r>
      </w:del>
    </w:p>
    <w:p w14:paraId="7891C2CE" w14:textId="66CACDE0" w:rsidR="00EA79EC" w:rsidDel="007E4AA4" w:rsidRDefault="00EA79EC" w:rsidP="00B80C8B">
      <w:pPr>
        <w:rPr>
          <w:del w:id="489" w:author="Aline Richter" w:date="2021-04-29T17:40:00Z"/>
          <w:rFonts w:cs="Times New Roman"/>
        </w:rPr>
      </w:pPr>
      <w:del w:id="490" w:author="Aline Richter" w:date="2021-04-29T17:40:00Z">
        <w:r w:rsidDel="007E4AA4">
          <w:rPr>
            <w:rFonts w:cs="Times New Roman"/>
          </w:rPr>
          <w:tab/>
          <w:delText xml:space="preserve">It is worth to highlight that </w:delText>
        </w:r>
        <w:r w:rsidDel="007E4AA4">
          <w:delText xml:space="preserve">the insertion procedures in FishPhyloMaker package carry similarities with other well </w:delText>
        </w:r>
        <w:r w:rsidR="00547CFA" w:rsidDel="007E4AA4">
          <w:delText xml:space="preserve">accepted methodologies implemented for other groups, for example, Phylomatic </w:delText>
        </w:r>
        <w:r w:rsidR="00547CFA" w:rsidDel="007E4AA4">
          <w:fldChar w:fldCharType="begin" w:fldLock="1"/>
        </w:r>
        <w:r w:rsidR="00D51236" w:rsidDel="007E4AA4">
          <w:del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delInstrText>
        </w:r>
        <w:r w:rsidR="00547CFA" w:rsidDel="007E4AA4">
          <w:fldChar w:fldCharType="separate"/>
        </w:r>
        <w:r w:rsidR="00D51236" w:rsidRPr="00D51236" w:rsidDel="007E4AA4">
          <w:rPr>
            <w:noProof/>
          </w:rPr>
          <w:delText>(Webb &amp; Donoghue, 2005)</w:delText>
        </w:r>
        <w:r w:rsidR="00547CFA" w:rsidDel="007E4AA4">
          <w:fldChar w:fldCharType="end"/>
        </w:r>
        <w:r w:rsidR="00547CFA" w:rsidDel="007E4AA4">
          <w:delText xml:space="preserve"> software. </w:delText>
        </w:r>
        <w:r w:rsidR="009A1ABC" w:rsidDel="007E4AA4">
          <w:delText xml:space="preserve">The procedures </w:delText>
        </w:r>
        <w:r w:rsidR="000F089C" w:rsidDel="007E4AA4">
          <w:delText xml:space="preserve">are similar in </w:delText>
        </w:r>
        <w:r w:rsidR="009A1ABC" w:rsidDel="007E4AA4">
          <w:delText xml:space="preserve">Phylomatic and FishPhyloMaker, being that the last present more options regarding the </w:delText>
        </w:r>
        <w:r w:rsidR="001579DF" w:rsidDel="007E4AA4">
          <w:delText>insertion procedures that the former</w:delText>
        </w:r>
        <w:r w:rsidR="00C93B03" w:rsidDel="007E4AA4">
          <w:delText xml:space="preserve"> (insertion </w:delText>
        </w:r>
        <w:r w:rsidR="00D03CFB" w:rsidDel="007E4AA4">
          <w:delText>between</w:delText>
        </w:r>
        <w:r w:rsidR="00C93B03" w:rsidDel="007E4AA4">
          <w:delText xml:space="preserve"> genus and near to a specific genus, and insertion </w:delText>
        </w:r>
        <w:r w:rsidR="00D03CFB" w:rsidDel="007E4AA4">
          <w:delText>between families and near to a given family</w:delText>
        </w:r>
        <w:r w:rsidR="00C93B03" w:rsidDel="007E4AA4">
          <w:delText>)</w:delText>
        </w:r>
        <w:r w:rsidR="009E2314" w:rsidDel="007E4AA4">
          <w:delText>.</w:delText>
        </w:r>
      </w:del>
    </w:p>
    <w:p w14:paraId="0C6510E7" w14:textId="25D01B5B" w:rsidR="00E83EFD" w:rsidRDefault="00222AF9" w:rsidP="00286956">
      <w:pPr>
        <w:pStyle w:val="Ttulo1"/>
      </w:pPr>
      <w:r>
        <w:t xml:space="preserve">Example analysis </w:t>
      </w:r>
    </w:p>
    <w:p w14:paraId="535D3E97" w14:textId="288A576E" w:rsidR="002224F6" w:rsidRDefault="00CA66D6" w:rsidP="00B80C8B">
      <w:pPr>
        <w:rPr>
          <w:rFonts w:cs="Times New Roman"/>
        </w:rPr>
      </w:pPr>
      <w:r>
        <w:rPr>
          <w:rFonts w:cs="Times New Roman"/>
        </w:rPr>
        <w:t xml:space="preserve">In order to show the functioning of FishPhyloMaker package we </w:t>
      </w:r>
      <w:r w:rsidR="00CB6C19">
        <w:rPr>
          <w:rFonts w:cs="Times New Roman"/>
        </w:rPr>
        <w:t>provided</w:t>
      </w:r>
      <w:r w:rsidR="000C7E84">
        <w:rPr>
          <w:rFonts w:cs="Times New Roman"/>
        </w:rPr>
        <w:t xml:space="preserve"> here</w:t>
      </w:r>
      <w:r>
        <w:rPr>
          <w:rFonts w:cs="Times New Roman"/>
        </w:rPr>
        <w:t xml:space="preserve"> an example of how to obtain a phylogenetic tree for </w:t>
      </w:r>
      <w:r w:rsidR="00A918A7">
        <w:rPr>
          <w:rFonts w:cs="Times New Roman"/>
        </w:rPr>
        <w:t>fish species in the</w:t>
      </w:r>
      <w:r w:rsidR="001118CF">
        <w:rPr>
          <w:rFonts w:cs="Times New Roman"/>
        </w:rPr>
        <w:t xml:space="preserve"> four main ecoregions</w:t>
      </w:r>
      <w:r w:rsidR="007E7E87">
        <w:rPr>
          <w:rFonts w:cs="Times New Roman"/>
        </w:rPr>
        <w:t xml:space="preserve"> of freshwater fishes: Afrotropic, Indo-Malay, Neartic and Neotropic</w:t>
      </w:r>
      <w:r w:rsidR="00A918A7">
        <w:rPr>
          <w:rFonts w:cs="Times New Roman"/>
        </w:rPr>
        <w:t xml:space="preserve"> </w:t>
      </w:r>
      <w:r w:rsidR="00251934">
        <w:rPr>
          <w:rFonts w:cs="Times New Roman"/>
        </w:rPr>
        <w:fldChar w:fldCharType="begin" w:fldLock="1"/>
      </w:r>
      <w:r w:rsidR="00251934">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comprises the biggest occurrence data for freshwater species </w:t>
      </w:r>
      <w:r w:rsidR="006D502F">
        <w:rPr>
          <w:rFonts w:cs="Times New Roman"/>
        </w:rPr>
        <w:t>of the world</w:t>
      </w:r>
      <w:ins w:id="491" w:author="Aline Richter" w:date="2021-04-29T17:52:00Z">
        <w:r w:rsidR="004F607F">
          <w:rPr>
            <w:rFonts w:cs="Times New Roman"/>
          </w:rPr>
          <w:t>,</w:t>
        </w:r>
      </w:ins>
      <w:r w:rsidR="006D502F">
        <w:rPr>
          <w:rFonts w:cs="Times New Roman"/>
        </w:rPr>
        <w:t xml:space="preserve"> </w:t>
      </w:r>
      <w:r w:rsidR="00F650A2">
        <w:rPr>
          <w:rFonts w:cs="Times New Roman"/>
        </w:rPr>
        <w:t>and it has been</w:t>
      </w:r>
      <w:r w:rsidR="006D502F">
        <w:rPr>
          <w:rFonts w:cs="Times New Roman"/>
        </w:rPr>
        <w:t xml:space="preserve"> widely</w:t>
      </w:r>
      <w:r w:rsidR="00F650A2">
        <w:rPr>
          <w:rFonts w:cs="Times New Roman"/>
        </w:rPr>
        <w:t xml:space="preserve"> used for </w:t>
      </w:r>
      <w:r w:rsidR="00DD44B9">
        <w:rPr>
          <w:rFonts w:cs="Times New Roman"/>
        </w:rPr>
        <w:t>investigating</w:t>
      </w:r>
      <w:r w:rsidR="00F650A2">
        <w:rPr>
          <w:rFonts w:cs="Times New Roman"/>
        </w:rPr>
        <w:t xml:space="preserve"> global patterns of species distribution and </w:t>
      </w:r>
      <w:r w:rsidR="00E82AB1">
        <w:rPr>
          <w:rFonts w:cs="Times New Roman"/>
        </w:rPr>
        <w:t xml:space="preserve">evolutionary </w:t>
      </w:r>
      <w:r w:rsidR="006D502F">
        <w:rPr>
          <w:rFonts w:cs="Times New Roman"/>
        </w:rPr>
        <w:t xml:space="preserve">determinants </w:t>
      </w:r>
      <w:r w:rsidR="00D3768A">
        <w:rPr>
          <w:rFonts w:cs="Times New Roman"/>
        </w:rPr>
        <w:t>of</w:t>
      </w:r>
      <w:r w:rsidR="00E82AB1">
        <w:rPr>
          <w:rFonts w:cs="Times New Roman"/>
        </w:rPr>
        <w:t xml:space="preserve"> freshwater fishes (e.g. </w:t>
      </w:r>
      <w:r w:rsidR="00CA1A26">
        <w:rPr>
          <w:rFonts w:cs="Times New Roman"/>
        </w:rPr>
        <w:t xml:space="preserve">Miller and Román-Palácios, 2021; </w:t>
      </w:r>
      <w:r w:rsidR="00701C0F">
        <w:rPr>
          <w:rFonts w:cs="Times New Roman"/>
        </w:rPr>
        <w:t>Garcia-Andrade et al</w:t>
      </w:r>
      <w:r w:rsidR="006D502F">
        <w:rPr>
          <w:rFonts w:cs="Times New Roman"/>
        </w:rPr>
        <w:t xml:space="preserve"> 2021</w:t>
      </w:r>
      <w:r w:rsidR="00E82AB1">
        <w:rPr>
          <w:rFonts w:cs="Times New Roman"/>
        </w:rPr>
        <w:t>)</w:t>
      </w:r>
      <w:r w:rsidR="00BA194C">
        <w:rPr>
          <w:rFonts w:cs="Times New Roman"/>
        </w:rPr>
        <w:t>.</w:t>
      </w:r>
    </w:p>
    <w:p w14:paraId="3BB62709" w14:textId="1E8C07E0" w:rsidR="00DD5807" w:rsidDel="008D3215" w:rsidRDefault="00D976CA">
      <w:pPr>
        <w:ind w:firstLine="708"/>
        <w:rPr>
          <w:del w:id="492" w:author="Aline Richter" w:date="2021-04-29T10:24:00Z"/>
          <w:rFonts w:cs="Times New Roman"/>
        </w:rPr>
      </w:pPr>
      <w:r>
        <w:rPr>
          <w:rFonts w:cs="Times New Roman"/>
        </w:rPr>
        <w:t>We first</w:t>
      </w:r>
      <w:r w:rsidR="006567EF">
        <w:rPr>
          <w:rFonts w:cs="Times New Roman"/>
        </w:rPr>
        <w:t xml:space="preserve"> </w:t>
      </w:r>
      <w:r>
        <w:rPr>
          <w:rFonts w:cs="Times New Roman"/>
        </w:rPr>
        <w:t>checked and prepared the occurrence data</w:t>
      </w:r>
      <w:r w:rsidR="00B6053F">
        <w:rPr>
          <w:rFonts w:cs="Times New Roman"/>
        </w:rPr>
        <w:t xml:space="preserve"> </w:t>
      </w:r>
      <w:r w:rsidR="006567EF">
        <w:rPr>
          <w:rFonts w:cs="Times New Roman"/>
        </w:rPr>
        <w:t>using function FishTaxaMaker()</w:t>
      </w:r>
      <w:r w:rsidR="00837787">
        <w:rPr>
          <w:rFonts w:cs="Times New Roman"/>
        </w:rPr>
        <w:t xml:space="preserve">. </w:t>
      </w:r>
      <w:ins w:id="493" w:author="Aline Richter" w:date="2021-04-29T17:51:00Z">
        <w:r w:rsidR="004F607F">
          <w:rPr>
            <w:rFonts w:cs="Times New Roman"/>
          </w:rPr>
          <w:t xml:space="preserve">For this dataset, </w:t>
        </w:r>
      </w:ins>
      <w:ins w:id="494" w:author="Aline Richter" w:date="2021-04-29T17:53:00Z">
        <w:r w:rsidR="004F607F">
          <w:rPr>
            <w:rFonts w:cs="Times New Roman"/>
          </w:rPr>
          <w:t xml:space="preserve">from xx names provided in the occurrence matrix, </w:t>
        </w:r>
      </w:ins>
      <w:ins w:id="495" w:author="Aline Richter" w:date="2021-04-29T17:51:00Z">
        <w:r w:rsidR="004F607F">
          <w:rPr>
            <w:rFonts w:cs="Times New Roman"/>
          </w:rPr>
          <w:t xml:space="preserve">xx </w:t>
        </w:r>
      </w:ins>
      <w:ins w:id="496" w:author="Aline Richter" w:date="2021-04-29T17:53:00Z">
        <w:r w:rsidR="004F607F">
          <w:rPr>
            <w:rFonts w:cs="Times New Roman"/>
          </w:rPr>
          <w:t xml:space="preserve">were </w:t>
        </w:r>
      </w:ins>
      <w:ins w:id="497" w:author="Aline Richter" w:date="2021-04-29T17:52:00Z">
        <w:r w:rsidR="004F607F">
          <w:rPr>
            <w:rFonts w:cs="Times New Roman"/>
          </w:rPr>
          <w:t>synonymies,</w:t>
        </w:r>
      </w:ins>
      <w:ins w:id="498" w:author="Aline Richter" w:date="2021-04-29T17:55:00Z">
        <w:r w:rsidR="00076350">
          <w:rPr>
            <w:rFonts w:cs="Times New Roman"/>
          </w:rPr>
          <w:t xml:space="preserve"> remaining xx species to perform the FishPhyloMaker function.</w:t>
        </w:r>
      </w:ins>
      <w:del w:id="499" w:author="Aline Richter" w:date="2021-04-29T17:55:00Z">
        <w:r w:rsidR="00B6053F" w:rsidDel="00076350">
          <w:rPr>
            <w:rFonts w:cs="Times New Roman"/>
          </w:rPr>
          <w:delText>The FishTaxaMaker() function find for at least one valid name for all species in</w:delText>
        </w:r>
        <w:r w:rsidR="00180D16" w:rsidDel="00076350">
          <w:rPr>
            <w:rFonts w:cs="Times New Roman"/>
          </w:rPr>
          <w:delText xml:space="preserve"> </w:delText>
        </w:r>
        <w:r w:rsidR="00AB7BC6" w:rsidDel="00076350">
          <w:rPr>
            <w:rFonts w:cs="Times New Roman"/>
          </w:rPr>
          <w:delText>each of</w:delText>
        </w:r>
        <w:r w:rsidR="00B6053F" w:rsidDel="00076350">
          <w:rPr>
            <w:rFonts w:cs="Times New Roman"/>
          </w:rPr>
          <w:delText xml:space="preserve"> the ecoregions analyzed.</w:delText>
        </w:r>
      </w:del>
      <w:r w:rsidR="00B6053F">
        <w:rPr>
          <w:rFonts w:cs="Times New Roman"/>
        </w:rPr>
        <w:t xml:space="preserve"> </w:t>
      </w:r>
      <w:ins w:id="500" w:author="Aline Richter" w:date="2021-04-29T17:56:00Z">
        <w:r w:rsidR="00076350">
          <w:rPr>
            <w:rFonts w:cs="Times New Roman"/>
          </w:rPr>
          <w:t>For each ecoregion</w:t>
        </w:r>
      </w:ins>
      <w:ins w:id="501" w:author="Aline Richter" w:date="2021-04-29T17:57:00Z">
        <w:r w:rsidR="00076350">
          <w:rPr>
            <w:rFonts w:cs="Times New Roman"/>
          </w:rPr>
          <w:t xml:space="preserve">, </w:t>
        </w:r>
      </w:ins>
      <w:ins w:id="502" w:author="Aline Richter" w:date="2021-04-29T17:56:00Z">
        <w:r w:rsidR="00076350">
          <w:rPr>
            <w:rFonts w:cs="Times New Roman"/>
          </w:rPr>
          <w:t xml:space="preserve">one phylogenetic </w:t>
        </w:r>
      </w:ins>
      <w:ins w:id="503" w:author="Aline Richter" w:date="2021-04-29T17:57:00Z">
        <w:r w:rsidR="00076350">
          <w:rPr>
            <w:rFonts w:cs="Times New Roman"/>
          </w:rPr>
          <w:t>tree was build</w:t>
        </w:r>
      </w:ins>
      <w:ins w:id="504" w:author="Aline Richter" w:date="2021-04-29T17:58:00Z">
        <w:r w:rsidR="00076350">
          <w:rPr>
            <w:rFonts w:cs="Times New Roman"/>
          </w:rPr>
          <w:t xml:space="preserve">, accounting with the </w:t>
        </w:r>
      </w:ins>
      <w:ins w:id="505" w:author="Aline Richter" w:date="2021-04-29T18:02:00Z">
        <w:r w:rsidR="00076350">
          <w:rPr>
            <w:rFonts w:cs="Times New Roman"/>
          </w:rPr>
          <w:t xml:space="preserve">all </w:t>
        </w:r>
      </w:ins>
      <w:ins w:id="506" w:author="Aline Richter" w:date="2021-04-29T17:59:00Z">
        <w:r w:rsidR="00076350">
          <w:rPr>
            <w:rFonts w:cs="Times New Roman"/>
          </w:rPr>
          <w:t xml:space="preserve">species inserted </w:t>
        </w:r>
      </w:ins>
      <w:ins w:id="507" w:author="Aline Richter" w:date="2021-04-29T17:57:00Z">
        <w:r w:rsidR="00076350">
          <w:rPr>
            <w:rFonts w:cs="Times New Roman"/>
          </w:rPr>
          <w:t>(F</w:t>
        </w:r>
      </w:ins>
      <w:ins w:id="508" w:author="Aline Richter" w:date="2021-04-29T17:58:00Z">
        <w:r w:rsidR="00076350">
          <w:rPr>
            <w:rFonts w:cs="Times New Roman"/>
          </w:rPr>
          <w:t xml:space="preserve">igure 2). </w:t>
        </w:r>
      </w:ins>
    </w:p>
    <w:p w14:paraId="3FB77152" w14:textId="4EE7441A" w:rsidR="00DF3832" w:rsidDel="008D3215" w:rsidRDefault="00DF3832">
      <w:pPr>
        <w:ind w:firstLine="708"/>
        <w:rPr>
          <w:del w:id="509" w:author="Aline Richter" w:date="2021-04-29T10:24:00Z"/>
          <w:rFonts w:cs="Times New Roman"/>
        </w:rPr>
      </w:pPr>
    </w:p>
    <w:p w14:paraId="5F267B04" w14:textId="192C87AB" w:rsidR="00012E14" w:rsidDel="008D3215" w:rsidRDefault="00012E14">
      <w:pPr>
        <w:ind w:firstLine="708"/>
        <w:rPr>
          <w:del w:id="510" w:author="Aline Richter" w:date="2021-04-29T10:24:00Z"/>
          <w:rFonts w:cs="Times New Roman"/>
        </w:rPr>
        <w:pPrChange w:id="511" w:author="Aline Richter" w:date="2021-04-29T17:59:00Z">
          <w:pPr/>
        </w:pPrChange>
      </w:pPr>
    </w:p>
    <w:p w14:paraId="1722B88A" w14:textId="5C5D6603" w:rsidR="00707730" w:rsidDel="008D3215" w:rsidRDefault="00707730">
      <w:pPr>
        <w:ind w:firstLine="708"/>
        <w:rPr>
          <w:del w:id="512" w:author="Aline Richter" w:date="2021-04-29T10:24:00Z"/>
          <w:rFonts w:cs="Times New Roman"/>
        </w:rPr>
        <w:pPrChange w:id="513" w:author="Aline Richter" w:date="2021-04-29T17:59:00Z">
          <w:pPr/>
        </w:pPrChange>
      </w:pPr>
    </w:p>
    <w:p w14:paraId="00AAB17E" w14:textId="061F7874" w:rsidR="00707730" w:rsidDel="008D3215" w:rsidRDefault="00707730">
      <w:pPr>
        <w:ind w:firstLine="708"/>
        <w:rPr>
          <w:del w:id="514" w:author="Aline Richter" w:date="2021-04-29T10:24:00Z"/>
          <w:rFonts w:cs="Times New Roman"/>
        </w:rPr>
        <w:pPrChange w:id="515" w:author="Aline Richter" w:date="2021-04-29T17:59:00Z">
          <w:pPr/>
        </w:pPrChange>
      </w:pPr>
    </w:p>
    <w:p w14:paraId="3E6B2DEB" w14:textId="005CBB2F" w:rsidR="00707730" w:rsidDel="008D3215" w:rsidRDefault="00707730">
      <w:pPr>
        <w:ind w:firstLine="708"/>
        <w:rPr>
          <w:del w:id="516" w:author="Aline Richter" w:date="2021-04-29T10:24:00Z"/>
          <w:rFonts w:cs="Times New Roman"/>
        </w:rPr>
        <w:pPrChange w:id="517" w:author="Aline Richter" w:date="2021-04-29T17:59:00Z">
          <w:pPr/>
        </w:pPrChange>
      </w:pPr>
    </w:p>
    <w:p w14:paraId="501941BA" w14:textId="0085A0AB" w:rsidR="00707730" w:rsidDel="008D3215" w:rsidRDefault="00707730">
      <w:pPr>
        <w:ind w:firstLine="708"/>
        <w:rPr>
          <w:del w:id="518" w:author="Aline Richter" w:date="2021-04-29T10:24:00Z"/>
          <w:rFonts w:cs="Times New Roman"/>
        </w:rPr>
        <w:pPrChange w:id="519" w:author="Aline Richter" w:date="2021-04-29T17:59:00Z">
          <w:pPr/>
        </w:pPrChange>
      </w:pPr>
    </w:p>
    <w:p w14:paraId="0B5A1564" w14:textId="21716224" w:rsidR="00707730" w:rsidDel="008D3215" w:rsidRDefault="00707730">
      <w:pPr>
        <w:ind w:firstLine="708"/>
        <w:rPr>
          <w:del w:id="520" w:author="Aline Richter" w:date="2021-04-29T10:24:00Z"/>
          <w:rFonts w:cs="Times New Roman"/>
        </w:rPr>
        <w:pPrChange w:id="521" w:author="Aline Richter" w:date="2021-04-29T17:59:00Z">
          <w:pPr/>
        </w:pPrChange>
      </w:pPr>
    </w:p>
    <w:p w14:paraId="2613C4A6" w14:textId="15CED2C3" w:rsidR="00707730" w:rsidDel="008D3215" w:rsidRDefault="00707730">
      <w:pPr>
        <w:ind w:firstLine="708"/>
        <w:rPr>
          <w:del w:id="522" w:author="Aline Richter" w:date="2021-04-29T10:24:00Z"/>
          <w:rFonts w:cs="Times New Roman"/>
        </w:rPr>
        <w:pPrChange w:id="523" w:author="Aline Richter" w:date="2021-04-29T17:59:00Z">
          <w:pPr/>
        </w:pPrChange>
      </w:pPr>
    </w:p>
    <w:p w14:paraId="474EB923" w14:textId="3A784D2B" w:rsidR="00707730" w:rsidDel="008D3215" w:rsidRDefault="00707730">
      <w:pPr>
        <w:ind w:firstLine="708"/>
        <w:rPr>
          <w:del w:id="524" w:author="Aline Richter" w:date="2021-04-29T10:24:00Z"/>
          <w:rFonts w:cs="Times New Roman"/>
        </w:rPr>
        <w:pPrChange w:id="525" w:author="Aline Richter" w:date="2021-04-29T17:59:00Z">
          <w:pPr/>
        </w:pPrChange>
      </w:pPr>
    </w:p>
    <w:p w14:paraId="4030AEB6" w14:textId="34354BA7" w:rsidR="00707730" w:rsidDel="008D3215" w:rsidRDefault="00707730">
      <w:pPr>
        <w:ind w:firstLine="708"/>
        <w:rPr>
          <w:del w:id="526" w:author="Aline Richter" w:date="2021-04-29T10:24:00Z"/>
          <w:rFonts w:cs="Times New Roman"/>
        </w:rPr>
        <w:pPrChange w:id="527" w:author="Aline Richter" w:date="2021-04-29T17:59:00Z">
          <w:pPr/>
        </w:pPrChange>
      </w:pPr>
    </w:p>
    <w:p w14:paraId="13DFC2C5" w14:textId="7BA4281F" w:rsidR="00707730" w:rsidDel="008D3215" w:rsidRDefault="00707730">
      <w:pPr>
        <w:ind w:firstLine="708"/>
        <w:rPr>
          <w:del w:id="528" w:author="Aline Richter" w:date="2021-04-29T10:24:00Z"/>
          <w:rFonts w:cs="Times New Roman"/>
        </w:rPr>
        <w:pPrChange w:id="529" w:author="Aline Richter" w:date="2021-04-29T17:59:00Z">
          <w:pPr/>
        </w:pPrChange>
      </w:pPr>
    </w:p>
    <w:p w14:paraId="47C78A0C" w14:textId="63A42106" w:rsidR="00707730" w:rsidDel="008D3215" w:rsidRDefault="00707730">
      <w:pPr>
        <w:ind w:firstLine="708"/>
        <w:rPr>
          <w:del w:id="530" w:author="Aline Richter" w:date="2021-04-29T10:24:00Z"/>
          <w:rFonts w:cs="Times New Roman"/>
        </w:rPr>
        <w:pPrChange w:id="531" w:author="Aline Richter" w:date="2021-04-29T17:59:00Z">
          <w:pPr/>
        </w:pPrChange>
      </w:pPr>
    </w:p>
    <w:p w14:paraId="4121C0F9" w14:textId="2A93D572" w:rsidR="00707730" w:rsidDel="008D3215" w:rsidRDefault="00707730">
      <w:pPr>
        <w:ind w:firstLine="708"/>
        <w:rPr>
          <w:del w:id="532" w:author="Aline Richter" w:date="2021-04-29T10:24:00Z"/>
          <w:rFonts w:cs="Times New Roman"/>
        </w:rPr>
        <w:pPrChange w:id="533" w:author="Aline Richter" w:date="2021-04-29T17:59:00Z">
          <w:pPr/>
        </w:pPrChange>
      </w:pPr>
    </w:p>
    <w:p w14:paraId="3B23CA6C" w14:textId="04705055" w:rsidR="00707730" w:rsidDel="008D3215" w:rsidRDefault="00707730">
      <w:pPr>
        <w:ind w:firstLine="708"/>
        <w:rPr>
          <w:del w:id="534" w:author="Aline Richter" w:date="2021-04-29T10:24:00Z"/>
          <w:rFonts w:cs="Times New Roman"/>
        </w:rPr>
        <w:pPrChange w:id="535" w:author="Aline Richter" w:date="2021-04-29T17:59:00Z">
          <w:pPr/>
        </w:pPrChange>
      </w:pPr>
    </w:p>
    <w:p w14:paraId="5486D113" w14:textId="63C67F27" w:rsidR="00707730" w:rsidDel="008D3215" w:rsidRDefault="00707730">
      <w:pPr>
        <w:ind w:firstLine="708"/>
        <w:rPr>
          <w:del w:id="536" w:author="Aline Richter" w:date="2021-04-29T10:24:00Z"/>
          <w:rFonts w:cs="Times New Roman"/>
        </w:rPr>
        <w:pPrChange w:id="537" w:author="Aline Richter" w:date="2021-04-29T17:59:00Z">
          <w:pPr/>
        </w:pPrChange>
      </w:pPr>
    </w:p>
    <w:p w14:paraId="1AB1FF37" w14:textId="5108F6CD" w:rsidR="00707730" w:rsidDel="008D3215" w:rsidRDefault="00707730">
      <w:pPr>
        <w:ind w:firstLine="708"/>
        <w:rPr>
          <w:del w:id="538" w:author="Aline Richter" w:date="2021-04-29T10:24:00Z"/>
          <w:rFonts w:cs="Times New Roman"/>
        </w:rPr>
        <w:pPrChange w:id="539" w:author="Aline Richter" w:date="2021-04-29T17:59:00Z">
          <w:pPr/>
        </w:pPrChange>
      </w:pPr>
    </w:p>
    <w:p w14:paraId="2D44E106" w14:textId="5FF0E512" w:rsidR="00707730" w:rsidDel="008D3215" w:rsidRDefault="00707730">
      <w:pPr>
        <w:ind w:firstLine="708"/>
        <w:rPr>
          <w:del w:id="540" w:author="Aline Richter" w:date="2021-04-29T10:24:00Z"/>
          <w:rFonts w:cs="Times New Roman"/>
        </w:rPr>
        <w:pPrChange w:id="541" w:author="Aline Richter" w:date="2021-04-29T17:59:00Z">
          <w:pPr/>
        </w:pPrChange>
      </w:pPr>
    </w:p>
    <w:p w14:paraId="3A03A56D" w14:textId="45DBA08C" w:rsidR="00707730" w:rsidDel="008D3215" w:rsidRDefault="00707730">
      <w:pPr>
        <w:ind w:firstLine="708"/>
        <w:rPr>
          <w:del w:id="542" w:author="Aline Richter" w:date="2021-04-29T10:25:00Z"/>
          <w:rFonts w:cs="Times New Roman"/>
        </w:rPr>
        <w:pPrChange w:id="543" w:author="Aline Richter" w:date="2021-04-29T17:59:00Z">
          <w:pPr/>
        </w:pPrChange>
      </w:pPr>
    </w:p>
    <w:p w14:paraId="2D6B99B2" w14:textId="699E389F" w:rsidR="00707730" w:rsidRDefault="00AB7BC6">
      <w:pPr>
        <w:ind w:firstLine="708"/>
        <w:rPr>
          <w:rFonts w:cs="Times New Roman"/>
        </w:rPr>
      </w:pPr>
      <w:del w:id="544" w:author="Aline Richter" w:date="2021-04-29T10:25:00Z">
        <w:r w:rsidDel="008D3215">
          <w:rPr>
            <w:rFonts w:cs="Times New Roman"/>
          </w:rPr>
          <w:delText>From data returned from FishTaxaMaker w</w:delText>
        </w:r>
      </w:del>
      <w:del w:id="545" w:author="Aline Richter" w:date="2021-04-29T17:59:00Z">
        <w:r w:rsidR="00707730" w:rsidDel="00076350">
          <w:rPr>
            <w:rFonts w:cs="Times New Roman"/>
          </w:rPr>
          <w:delText xml:space="preserve">e used FishPhyloMaker() function to generated the phylogenies </w:delText>
        </w:r>
        <w:r w:rsidR="00F456D2" w:rsidDel="00076350">
          <w:rPr>
            <w:rFonts w:cs="Times New Roman"/>
          </w:rPr>
          <w:delText xml:space="preserve">for each ecoregion, </w:delText>
        </w:r>
        <w:r w:rsidR="00707730" w:rsidDel="00076350">
          <w:rPr>
            <w:rFonts w:cs="Times New Roman"/>
          </w:rPr>
          <w:delText xml:space="preserve">including </w:delText>
        </w:r>
        <w:r w:rsidR="00F456D2" w:rsidDel="00076350">
          <w:rPr>
            <w:rFonts w:cs="Times New Roman"/>
          </w:rPr>
          <w:delText xml:space="preserve">all </w:delText>
        </w:r>
        <w:r w:rsidR="00707730" w:rsidDel="00076350">
          <w:rPr>
            <w:rFonts w:cs="Times New Roman"/>
          </w:rPr>
          <w:delText xml:space="preserve">the species that lack the </w:delText>
        </w:r>
        <w:r w:rsidR="00F14B83" w:rsidDel="00076350">
          <w:rPr>
            <w:rFonts w:cs="Times New Roman"/>
          </w:rPr>
          <w:delText xml:space="preserve">phylogenetic position for each ecoregion. </w:delText>
        </w:r>
      </w:del>
      <w:r w:rsidR="00F14B83">
        <w:rPr>
          <w:rFonts w:cs="Times New Roman"/>
        </w:rPr>
        <w:t>For sake of simplicity and illustration</w:t>
      </w:r>
      <w:ins w:id="546" w:author="Aline Richter" w:date="2021-04-29T17:59:00Z">
        <w:r w:rsidR="00076350">
          <w:rPr>
            <w:rFonts w:cs="Times New Roman"/>
          </w:rPr>
          <w:t>,</w:t>
        </w:r>
      </w:ins>
      <w:r w:rsidR="00F14B83">
        <w:rPr>
          <w:rFonts w:cs="Times New Roman"/>
        </w:rPr>
        <w:t xml:space="preserve"> we opt to </w:t>
      </w:r>
      <w:r w:rsidR="00257393">
        <w:rPr>
          <w:rFonts w:cs="Times New Roman"/>
        </w:rPr>
        <w:t>insert</w:t>
      </w:r>
      <w:r w:rsidR="006A42FC">
        <w:rPr>
          <w:rFonts w:cs="Times New Roman"/>
        </w:rPr>
        <w:t xml:space="preserve"> s</w:t>
      </w:r>
      <w:r w:rsidR="00257393">
        <w:rPr>
          <w:rFonts w:cs="Times New Roman"/>
        </w:rPr>
        <w:t xml:space="preserve">pecies that </w:t>
      </w:r>
      <w:ins w:id="547" w:author="Aline Richter" w:date="2021-04-29T18:00:00Z">
        <w:r w:rsidR="00076350">
          <w:rPr>
            <w:rFonts w:cs="Times New Roman"/>
          </w:rPr>
          <w:t xml:space="preserve">are </w:t>
        </w:r>
      </w:ins>
      <w:del w:id="548" w:author="Aline Richter" w:date="2021-04-29T17:59:00Z">
        <w:r w:rsidR="00257393" w:rsidDel="00076350">
          <w:rPr>
            <w:rFonts w:cs="Times New Roman"/>
          </w:rPr>
          <w:delText xml:space="preserve">lack </w:delText>
        </w:r>
      </w:del>
      <w:ins w:id="549" w:author="Aline Richter" w:date="2021-04-29T17:59:00Z">
        <w:r w:rsidR="00076350">
          <w:rPr>
            <w:rFonts w:cs="Times New Roman"/>
          </w:rPr>
          <w:t xml:space="preserve">not inserted at </w:t>
        </w:r>
      </w:ins>
      <w:r w:rsidR="00257393">
        <w:rPr>
          <w:rFonts w:cs="Times New Roman"/>
        </w:rPr>
        <w:t>congeneric</w:t>
      </w:r>
      <w:ins w:id="550" w:author="Aline Richter" w:date="2021-04-29T17:59:00Z">
        <w:r w:rsidR="00076350">
          <w:rPr>
            <w:rFonts w:cs="Times New Roman"/>
          </w:rPr>
          <w:t xml:space="preserve"> level (</w:t>
        </w:r>
      </w:ins>
      <w:ins w:id="551" w:author="Aline Richter" w:date="2021-04-29T18:00:00Z">
        <w:r w:rsidR="00076350">
          <w:rPr>
            <w:rFonts w:cs="Times New Roman"/>
          </w:rPr>
          <w:t>step</w:t>
        </w:r>
      </w:ins>
      <w:ins w:id="552" w:author="Aline Richter" w:date="2021-04-29T18:02:00Z">
        <w:r w:rsidR="00076350">
          <w:rPr>
            <w:rFonts w:cs="Times New Roman"/>
          </w:rPr>
          <w:t>s (</w:t>
        </w:r>
      </w:ins>
      <w:ins w:id="553" w:author="Aline Richter" w:date="2021-04-29T18:00:00Z">
        <w:r w:rsidR="00076350">
          <w:rPr>
            <w:rFonts w:cs="Times New Roman"/>
          </w:rPr>
          <w:t>ii</w:t>
        </w:r>
      </w:ins>
      <w:ins w:id="554" w:author="Aline Richter" w:date="2021-04-29T18:02:00Z">
        <w:r w:rsidR="00076350">
          <w:rPr>
            <w:rFonts w:cs="Times New Roman"/>
          </w:rPr>
          <w:t>)</w:t>
        </w:r>
      </w:ins>
      <w:ins w:id="555" w:author="Aline Richter" w:date="2021-04-29T18:00:00Z">
        <w:r w:rsidR="00076350">
          <w:rPr>
            <w:rFonts w:cs="Times New Roman"/>
          </w:rPr>
          <w:t xml:space="preserve"> or </w:t>
        </w:r>
      </w:ins>
      <w:ins w:id="556" w:author="Aline Richter" w:date="2021-04-29T18:02:00Z">
        <w:r w:rsidR="00076350">
          <w:rPr>
            <w:rFonts w:cs="Times New Roman"/>
          </w:rPr>
          <w:t>(</w:t>
        </w:r>
      </w:ins>
      <w:ins w:id="557" w:author="Aline Richter" w:date="2021-04-29T18:00:00Z">
        <w:r w:rsidR="00076350">
          <w:rPr>
            <w:rFonts w:cs="Times New Roman"/>
          </w:rPr>
          <w:t>iii</w:t>
        </w:r>
      </w:ins>
      <w:ins w:id="558" w:author="Aline Richter" w:date="2021-04-29T18:02:00Z">
        <w:r w:rsidR="00076350">
          <w:rPr>
            <w:rFonts w:cs="Times New Roman"/>
          </w:rPr>
          <w:t>)</w:t>
        </w:r>
      </w:ins>
      <w:ins w:id="559" w:author="Aline Richter" w:date="2021-04-29T17:59:00Z">
        <w:r w:rsidR="00076350">
          <w:rPr>
            <w:rFonts w:cs="Times New Roman"/>
          </w:rPr>
          <w:t>)</w:t>
        </w:r>
      </w:ins>
      <w:r w:rsidR="00257393">
        <w:rPr>
          <w:rFonts w:cs="Times New Roman"/>
        </w:rPr>
        <w:t xml:space="preserve"> </w:t>
      </w:r>
      <w:del w:id="560" w:author="Aline Richter" w:date="2021-04-29T18:00:00Z">
        <w:r w:rsidR="00257393" w:rsidDel="00076350">
          <w:rPr>
            <w:rFonts w:cs="Times New Roman"/>
          </w:rPr>
          <w:delText xml:space="preserve">species in the Rabosky´s phylogeny </w:delText>
        </w:r>
      </w:del>
      <w:r w:rsidR="00257393">
        <w:rPr>
          <w:rFonts w:cs="Times New Roman"/>
        </w:rPr>
        <w:t>at the bas</w:t>
      </w:r>
      <w:ins w:id="561" w:author="Aline Richter" w:date="2021-04-29T18:02:00Z">
        <w:r w:rsidR="00076350">
          <w:rPr>
            <w:rFonts w:cs="Times New Roman"/>
          </w:rPr>
          <w:t>al</w:t>
        </w:r>
      </w:ins>
      <w:del w:id="562" w:author="Aline Richter" w:date="2021-04-29T18:02:00Z">
        <w:r w:rsidR="00257393" w:rsidDel="00076350">
          <w:rPr>
            <w:rFonts w:cs="Times New Roman"/>
          </w:rPr>
          <w:delText>e</w:delText>
        </w:r>
      </w:del>
      <w:r w:rsidR="00257393">
        <w:rPr>
          <w:rFonts w:cs="Times New Roman"/>
        </w:rPr>
        <w:t xml:space="preserve"> node of the family or the order (when the species did not </w:t>
      </w:r>
      <w:r w:rsidR="00430AF7">
        <w:rPr>
          <w:rFonts w:cs="Times New Roman"/>
        </w:rPr>
        <w:t>present</w:t>
      </w:r>
      <w:r w:rsidR="00257393">
        <w:rPr>
          <w:rFonts w:cs="Times New Roman"/>
        </w:rPr>
        <w:t xml:space="preserve"> any </w:t>
      </w:r>
      <w:r w:rsidR="006A42FC">
        <w:rPr>
          <w:rFonts w:cs="Times New Roman"/>
        </w:rPr>
        <w:t xml:space="preserve">representative </w:t>
      </w:r>
      <w:r w:rsidR="00257393">
        <w:rPr>
          <w:rFonts w:cs="Times New Roman"/>
        </w:rPr>
        <w:t>species from the same family)</w:t>
      </w:r>
      <w:r w:rsidR="00305401">
        <w:rPr>
          <w:rFonts w:cs="Times New Roman"/>
        </w:rPr>
        <w:t xml:space="preserve">, by setting argument </w:t>
      </w:r>
      <w:ins w:id="563" w:author="Aline Richter" w:date="2021-04-29T18:01:00Z">
        <w:r w:rsidR="00076350" w:rsidRPr="00076350">
          <w:rPr>
            <w:rFonts w:cs="Times New Roman"/>
          </w:rPr>
          <w:t>insert.base.node</w:t>
        </w:r>
        <w:r w:rsidR="00076350" w:rsidRPr="00076350" w:rsidDel="00076350">
          <w:rPr>
            <w:rFonts w:cs="Times New Roman"/>
          </w:rPr>
          <w:t xml:space="preserve"> </w:t>
        </w:r>
      </w:ins>
      <w:del w:id="564" w:author="Aline Richter" w:date="2021-04-29T18:01:00Z">
        <w:r w:rsidR="00305401" w:rsidDel="00076350">
          <w:rPr>
            <w:rFonts w:cs="Times New Roman"/>
          </w:rPr>
          <w:delText>return.insertions</w:delText>
        </w:r>
      </w:del>
      <w:r w:rsidR="00305401">
        <w:rPr>
          <w:rFonts w:cs="Times New Roman"/>
        </w:rPr>
        <w:t xml:space="preserve"> = TRUE</w:t>
      </w:r>
      <w:r w:rsidR="00257393">
        <w:rPr>
          <w:rFonts w:cs="Times New Roman"/>
        </w:rPr>
        <w:t xml:space="preserve">. However, as </w:t>
      </w:r>
      <w:r w:rsidR="00430AF7">
        <w:rPr>
          <w:rFonts w:cs="Times New Roman"/>
        </w:rPr>
        <w:t>highlighted earlier, the user can opt for manual insertions.</w:t>
      </w:r>
      <w:r w:rsidR="00AA275E">
        <w:rPr>
          <w:rFonts w:cs="Times New Roman"/>
        </w:rPr>
        <w:t xml:space="preserve"> </w:t>
      </w:r>
      <w:del w:id="565" w:author="Aline Richter" w:date="2021-04-29T18:01:00Z">
        <w:r w:rsidR="00AA275E" w:rsidDel="00076350">
          <w:rPr>
            <w:rFonts w:cs="Times New Roman"/>
          </w:rPr>
          <w:delText>The complete phylogenetic tree containing all the insertions returned from FishPhyloMaker()are showed in Figure 2.</w:delText>
        </w:r>
      </w:del>
    </w:p>
    <w:p w14:paraId="1E4E823B" w14:textId="77777777" w:rsidR="00AA275E" w:rsidRDefault="00AA275E" w:rsidP="0083528E">
      <w:pPr>
        <w:ind w:firstLine="708"/>
        <w:rPr>
          <w:rFonts w:cs="Times New Roman"/>
        </w:rPr>
      </w:pPr>
    </w:p>
    <w:p w14:paraId="5093EE9C" w14:textId="4528E366" w:rsidR="00012E14" w:rsidRDefault="008852AD" w:rsidP="00B80C8B">
      <w:pPr>
        <w:rPr>
          <w:rFonts w:cs="Times New Roman"/>
        </w:rPr>
      </w:pPr>
      <w:r>
        <w:rPr>
          <w:rFonts w:cs="Times New Roman"/>
          <w:noProof/>
        </w:rPr>
        <w:drawing>
          <wp:inline distT="0" distB="0" distL="0" distR="0" wp14:anchorId="22CE1AE9" wp14:editId="5F00046B">
            <wp:extent cx="5731510" cy="573151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52C64F0B" w:rsidR="00F2589A"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generated with FishPhyloMaker</w:t>
      </w:r>
      <w:r w:rsidR="002224F6">
        <w:rPr>
          <w:rFonts w:cs="Times New Roman"/>
        </w:rPr>
        <w:t xml:space="preserve"> package</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show</w:t>
      </w:r>
      <w:r w:rsidR="00DF3832">
        <w:rPr>
          <w:rFonts w:cs="Times New Roman"/>
        </w:rPr>
        <w:t xml:space="preserve"> the </w:t>
      </w:r>
      <w:r w:rsidR="000E4BB9">
        <w:rPr>
          <w:rFonts w:cs="Times New Roman"/>
        </w:rPr>
        <w:t xml:space="preserve">level of insertion </w:t>
      </w:r>
      <w:r w:rsidR="008824D8">
        <w:rPr>
          <w:rFonts w:cs="Times New Roman"/>
        </w:rPr>
        <w:t>at</w:t>
      </w:r>
      <w:r w:rsidR="000E4BB9">
        <w:rPr>
          <w:rFonts w:cs="Times New Roman"/>
        </w:rPr>
        <w:t xml:space="preserve"> which each species was inserted and correspond to the codes described in the main text</w:t>
      </w:r>
      <w:r w:rsidR="00D30B6C">
        <w:rPr>
          <w:rFonts w:cs="Times New Roman"/>
        </w:rPr>
        <w:t>.</w:t>
      </w:r>
      <w:r w:rsidR="000E4BB9">
        <w:rPr>
          <w:rFonts w:cs="Times New Roman"/>
        </w:rPr>
        <w:t xml:space="preserve"> We generated phylogenetic trees for the four </w:t>
      </w:r>
      <w:r w:rsidR="004131DD">
        <w:rPr>
          <w:rFonts w:cs="Times New Roman"/>
        </w:rPr>
        <w:t>principal ecoregions in the world (Afrotropics, Indo-Malay, Neartic and Neotropic)</w:t>
      </w:r>
      <w:r w:rsidR="00B526FF">
        <w:rPr>
          <w:rFonts w:cs="Times New Roman"/>
        </w:rPr>
        <w:t>.</w:t>
      </w:r>
    </w:p>
    <w:p w14:paraId="485A5964" w14:textId="1755E2E1" w:rsidR="00D8586E" w:rsidRDefault="00F2589A" w:rsidP="00B80C8B">
      <w:pPr>
        <w:rPr>
          <w:rFonts w:cs="Times New Roman"/>
        </w:rPr>
      </w:pPr>
      <w:r>
        <w:rPr>
          <w:rFonts w:cs="Times New Roman"/>
        </w:rPr>
        <w:tab/>
        <w:t xml:space="preserve">The whole procedure to insert all absent species in </w:t>
      </w:r>
      <w:r w:rsidR="00EF547B">
        <w:rPr>
          <w:rFonts w:cs="Times New Roman"/>
        </w:rPr>
        <w:t xml:space="preserve">the Rabosky´s phylogeny, considering the four ecoregions, spend approximately </w:t>
      </w:r>
      <w:r w:rsidR="002A1071">
        <w:rPr>
          <w:rFonts w:cs="Times New Roman"/>
        </w:rPr>
        <w:t xml:space="preserve">two hours (using one core </w:t>
      </w:r>
      <w:r w:rsidR="00D93842">
        <w:rPr>
          <w:rFonts w:cs="Times New Roman"/>
        </w:rPr>
        <w:t xml:space="preserve">in a machine </w:t>
      </w:r>
      <w:r w:rsidR="00D93842">
        <w:rPr>
          <w:rFonts w:cs="Times New Roman"/>
        </w:rPr>
        <w:lastRenderedPageBreak/>
        <w:t>with i7 processor</w:t>
      </w:r>
      <w:r w:rsidR="002A1071">
        <w:rPr>
          <w:rFonts w:cs="Times New Roman"/>
        </w:rPr>
        <w:t>).</w:t>
      </w:r>
      <w:r w:rsidR="00D93842">
        <w:rPr>
          <w:rFonts w:cs="Times New Roman"/>
        </w:rPr>
        <w:t xml:space="preserve"> A total of XXX species was inserted, with the Afrotropics being the region that presented the </w:t>
      </w:r>
      <w:r w:rsidR="00DB5D88">
        <w:rPr>
          <w:rFonts w:cs="Times New Roman"/>
        </w:rPr>
        <w:t>greater number of insertions (XXXX).</w:t>
      </w:r>
    </w:p>
    <w:p w14:paraId="7DEF756E" w14:textId="3F37C435" w:rsidR="00D8586E" w:rsidRDefault="0005529E" w:rsidP="00CA0420">
      <w:pPr>
        <w:ind w:firstLine="708"/>
        <w:rPr>
          <w:rFonts w:cs="Times New Roman"/>
        </w:rPr>
      </w:pPr>
      <w:r>
        <w:rPr>
          <w:rFonts w:cs="Times New Roman"/>
        </w:rPr>
        <w:t>All the code needed to</w:t>
      </w:r>
      <w:r w:rsidR="00EF24C3">
        <w:rPr>
          <w:rFonts w:cs="Times New Roman"/>
        </w:rPr>
        <w:t xml:space="preserve"> fully</w:t>
      </w:r>
      <w:r>
        <w:rPr>
          <w:rFonts w:cs="Times New Roman"/>
        </w:rPr>
        <w:t xml:space="preserve"> reproduce this </w:t>
      </w:r>
      <w:r w:rsidR="00EF24C3">
        <w:rPr>
          <w:rFonts w:cs="Times New Roman"/>
        </w:rPr>
        <w:t>phylogenetic tree is provided at (</w:t>
      </w:r>
      <w:r w:rsidR="00BF36D0" w:rsidRPr="00BF36D0">
        <w:t>https://github.com/GabrielNakamura/MS_FishPhyloMaker</w:t>
      </w:r>
      <w:r w:rsidR="00EF24C3">
        <w:rPr>
          <w:rFonts w:cs="Times New Roman"/>
        </w:rPr>
        <w:t>)</w:t>
      </w:r>
      <w:r w:rsidR="008317F8">
        <w:rPr>
          <w:rFonts w:cs="Times New Roman"/>
        </w:rPr>
        <w:t>.</w:t>
      </w:r>
      <w:r w:rsidR="00195A9C">
        <w:rPr>
          <w:rFonts w:cs="Times New Roman"/>
        </w:rPr>
        <w:t xml:space="preserve"> </w:t>
      </w:r>
      <w:r w:rsidR="00003737">
        <w:rPr>
          <w:rFonts w:cs="Times New Roman"/>
        </w:rPr>
        <w:t>Further</w:t>
      </w:r>
      <w:r w:rsidR="00195A9C">
        <w:rPr>
          <w:rFonts w:cs="Times New Roman"/>
        </w:rPr>
        <w:t xml:space="preserve"> analysis exploring the potential of FishPhyloMaker package </w:t>
      </w:r>
      <w:r w:rsidR="00003737">
        <w:rPr>
          <w:rFonts w:cs="Times New Roman"/>
        </w:rPr>
        <w:t xml:space="preserve">can be accessed at </w:t>
      </w:r>
      <w:r w:rsidR="00003737" w:rsidRPr="00003737">
        <w:rPr>
          <w:rFonts w:cs="Times New Roman"/>
        </w:rPr>
        <w:t>https://gabrielnakamura.github.io/FishPhyloMaker/index.html</w:t>
      </w:r>
      <w:r w:rsidR="00003737">
        <w:rPr>
          <w:rFonts w:cs="Times New Roman"/>
        </w:rPr>
        <w:t>.</w:t>
      </w:r>
    </w:p>
    <w:p w14:paraId="5F6C87F8" w14:textId="1AFE68F0" w:rsidR="00E86775" w:rsidRDefault="00414696" w:rsidP="002E3A5A">
      <w:pPr>
        <w:pStyle w:val="Ttulo1"/>
      </w:pPr>
      <w:r>
        <w:t xml:space="preserve">Similarity </w:t>
      </w:r>
      <w:ins w:id="566" w:author="Aline Richter" w:date="2021-04-29T18:07:00Z">
        <w:r w:rsidR="005544FA">
          <w:t>and advances in relation with</w:t>
        </w:r>
      </w:ins>
      <w:del w:id="567" w:author="Aline Richter" w:date="2021-04-29T18:07:00Z">
        <w:r w:rsidDel="005544FA">
          <w:delText>with</w:delText>
        </w:r>
      </w:del>
      <w:r>
        <w:t xml:space="preserve"> other approaches</w:t>
      </w:r>
      <w:del w:id="568" w:author="Aline Richter" w:date="2021-04-29T18:07:00Z">
        <w:r w:rsidDel="005544FA">
          <w:delText>, f</w:delText>
        </w:r>
        <w:r w:rsidR="00DD5807" w:rsidDel="005544FA">
          <w:delText>uture development</w:delText>
        </w:r>
        <w:r w:rsidR="002E3A5A" w:rsidDel="005544FA">
          <w:delText>s</w:delText>
        </w:r>
        <w:r w:rsidR="00515FA8" w:rsidDel="005544FA">
          <w:delText xml:space="preserve"> and possible applications</w:delText>
        </w:r>
      </w:del>
    </w:p>
    <w:p w14:paraId="5FE74EE7" w14:textId="4AAF9A4B" w:rsidR="00414696" w:rsidRDefault="00A03DFD" w:rsidP="0083528E">
      <w:pPr>
        <w:rPr>
          <w:ins w:id="569" w:author="Aline Richter" w:date="2021-04-29T18:16:00Z"/>
        </w:rPr>
      </w:pPr>
      <w:r>
        <w:t xml:space="preserve">The functionalities implemented in FishPhyloMaker package has </w:t>
      </w:r>
      <w:r w:rsidR="00AA7F4D">
        <w:t>consonance with other procedure developed for plant species</w:t>
      </w:r>
      <w:r w:rsidR="00A1639E">
        <w:t>, like Phylomatic</w:t>
      </w:r>
      <w:r w:rsidR="00BE04FD">
        <w:t xml:space="preserve"> (C++ aplication)</w:t>
      </w:r>
      <w:r w:rsidR="00A1639E">
        <w:t xml:space="preserve"> and V.PhyloMaker</w:t>
      </w:r>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ins w:id="570" w:author="Aline Richter" w:date="2021-04-29T18:09:00Z">
        <w:r w:rsidR="005544FA">
          <w:t>. Beside the focal groups, there are</w:t>
        </w:r>
      </w:ins>
      <w:del w:id="571" w:author="Aline Richter" w:date="2021-04-29T18:08:00Z">
        <w:r w:rsidR="00A1639E" w:rsidDel="005544FA">
          <w:delText>.</w:delText>
        </w:r>
      </w:del>
      <w:del w:id="572" w:author="Aline Richter" w:date="2021-04-29T18:09:00Z">
        <w:r w:rsidR="00A1639E" w:rsidDel="005544FA">
          <w:delText xml:space="preserve"> </w:delText>
        </w:r>
        <w:r w:rsidR="00BE04FD" w:rsidDel="005544FA">
          <w:delText>S</w:delText>
        </w:r>
      </w:del>
      <w:ins w:id="573" w:author="Aline Richter" w:date="2021-04-29T18:09:00Z">
        <w:r w:rsidR="005544FA">
          <w:t xml:space="preserve"> s</w:t>
        </w:r>
      </w:ins>
      <w:r w:rsidR="00BE04FD">
        <w:t xml:space="preserve">ome important differences </w:t>
      </w:r>
      <w:del w:id="574" w:author="Aline Richter" w:date="2021-04-29T18:10:00Z">
        <w:r w:rsidR="00BE04FD" w:rsidDel="005544FA">
          <w:delText xml:space="preserve">here </w:delText>
        </w:r>
      </w:del>
      <w:ins w:id="575" w:author="Aline Richter" w:date="2021-04-29T18:10:00Z">
        <w:r w:rsidR="005544FA">
          <w:t xml:space="preserve">in the </w:t>
        </w:r>
      </w:ins>
      <w:del w:id="576" w:author="Aline Richter" w:date="2021-04-29T18:10:00Z">
        <w:r w:rsidR="00BE04FD" w:rsidDel="005544FA">
          <w:delText xml:space="preserve">relative to these programs is that </w:delText>
        </w:r>
      </w:del>
      <w:r w:rsidR="00BE04FD">
        <w:t xml:space="preserve">FishPhyloMaker </w:t>
      </w:r>
      <w:ins w:id="577" w:author="Aline Richter" w:date="2021-04-29T18:10:00Z">
        <w:r w:rsidR="005544FA">
          <w:t xml:space="preserve">relative to </w:t>
        </w:r>
      </w:ins>
      <w:ins w:id="578" w:author="Aline Richter" w:date="2021-04-29T18:11:00Z">
        <w:r w:rsidR="005544FA">
          <w:t>these programs</w:t>
        </w:r>
      </w:ins>
      <w:ins w:id="579" w:author="Aline Richter" w:date="2021-04-29T18:10:00Z">
        <w:r w:rsidR="005544FA">
          <w:t>. First</w:t>
        </w:r>
      </w:ins>
      <w:ins w:id="580" w:author="Aline Richter" w:date="2021-04-29T18:11:00Z">
        <w:r w:rsidR="005544FA">
          <w:t>,</w:t>
        </w:r>
      </w:ins>
      <w:ins w:id="581" w:author="Aline Richter" w:date="2021-04-29T18:10:00Z">
        <w:r w:rsidR="005544FA">
          <w:t xml:space="preserve"> </w:t>
        </w:r>
      </w:ins>
      <w:ins w:id="582" w:author="Aline Richter" w:date="2021-04-29T18:11:00Z">
        <w:r w:rsidR="005544FA">
          <w:t xml:space="preserve">we </w:t>
        </w:r>
      </w:ins>
      <w:r w:rsidR="00AE5537">
        <w:t xml:space="preserve">expanded the insertion options that the user can </w:t>
      </w:r>
      <w:r w:rsidR="00BF36D0">
        <w:t>made</w:t>
      </w:r>
      <w:r w:rsidR="00AE5537">
        <w:t xml:space="preserve">, at the same time that preserve </w:t>
      </w:r>
      <w:r w:rsidR="00DD60CB">
        <w:t>the user friendliness by non-specialists in the group.</w:t>
      </w:r>
      <w:ins w:id="583" w:author="Aline Richter" w:date="2021-04-29T18:07:00Z">
        <w:r w:rsidR="005544FA">
          <w:t xml:space="preserve"> </w:t>
        </w:r>
      </w:ins>
      <w:ins w:id="584" w:author="Aline Richter" w:date="2021-04-29T18:08:00Z">
        <w:r w:rsidR="005544FA">
          <w:t xml:space="preserve">Further, </w:t>
        </w:r>
      </w:ins>
      <w:ins w:id="585" w:author="Aline Richter" w:date="2021-04-29T18:11:00Z">
        <w:r w:rsidR="005544FA">
          <w:t xml:space="preserve">we provide a reproductible </w:t>
        </w:r>
      </w:ins>
      <w:ins w:id="586" w:author="Aline Richter" w:date="2021-04-29T18:13:00Z">
        <w:r w:rsidR="005544FA">
          <w:t xml:space="preserve">way to construct phylogenetic tree for </w:t>
        </w:r>
      </w:ins>
      <w:ins w:id="587" w:author="Aline Richter" w:date="2021-04-29T18:14:00Z">
        <w:r w:rsidR="005544FA">
          <w:t>megadiverse group, like fishes.</w:t>
        </w:r>
      </w:ins>
    </w:p>
    <w:p w14:paraId="4DBF0DA8" w14:textId="4518F7AF" w:rsidR="00C432B3" w:rsidRPr="00C432B3" w:rsidRDefault="00C432B3" w:rsidP="0083528E">
      <w:pPr>
        <w:rPr>
          <w:b/>
          <w:bCs/>
          <w:rPrChange w:id="588" w:author="Aline Richter" w:date="2021-04-29T18:17:00Z">
            <w:rPr/>
          </w:rPrChange>
        </w:rPr>
      </w:pPr>
      <w:ins w:id="589" w:author="Aline Richter" w:date="2021-04-29T18:20:00Z">
        <w:r>
          <w:rPr>
            <w:b/>
            <w:bCs/>
          </w:rPr>
          <w:t>Limitations</w:t>
        </w:r>
      </w:ins>
      <w:ins w:id="590" w:author="Aline Richter" w:date="2021-04-29T18:16:00Z">
        <w:r w:rsidRPr="00C432B3">
          <w:rPr>
            <w:b/>
            <w:bCs/>
            <w:rPrChange w:id="591" w:author="Aline Richter" w:date="2021-04-29T18:17:00Z">
              <w:rPr/>
            </w:rPrChange>
          </w:rPr>
          <w:t xml:space="preserve"> and possible applications</w:t>
        </w:r>
      </w:ins>
    </w:p>
    <w:p w14:paraId="1B944597" w14:textId="798C92CA" w:rsidR="00866C9A" w:rsidRDefault="00C01EC1" w:rsidP="0083528E">
      <w:pPr>
        <w:ind w:firstLine="708"/>
      </w:pPr>
      <w:r>
        <w:t xml:space="preserve">Future developments of FishPhyloMaker package consist in </w:t>
      </w:r>
      <w:r w:rsidR="00672A85">
        <w:t>the inclusion of</w:t>
      </w:r>
      <w:r>
        <w:t xml:space="preserve"> </w:t>
      </w:r>
      <w:r w:rsidR="002424DD">
        <w:t>other</w:t>
      </w:r>
      <w:r w:rsidR="008317F8">
        <w:t xml:space="preserve"> online</w:t>
      </w:r>
      <w:r w:rsidR="002424DD">
        <w:t xml:space="preserve"> data</w:t>
      </w:r>
      <w:del w:id="592" w:author="Aline Richter" w:date="2021-04-29T18:05:00Z">
        <w:r w:rsidR="002424DD" w:rsidDel="005544FA">
          <w:delText xml:space="preserve"> </w:delText>
        </w:r>
      </w:del>
      <w:r w:rsidR="002424DD">
        <w:t xml:space="preserve">bases in the </w:t>
      </w:r>
      <w:del w:id="593" w:author="Aline Richter" w:date="2021-04-29T18:17:00Z">
        <w:r w:rsidR="002424DD" w:rsidDel="00C432B3">
          <w:delText>functions that check for the names of species</w:delText>
        </w:r>
      </w:del>
      <w:ins w:id="594" w:author="Aline Richter" w:date="2021-04-29T18:17:00Z">
        <w:r w:rsidR="00C432B3">
          <w:t>FishTaxaMaker function</w:t>
        </w:r>
      </w:ins>
      <w:ins w:id="595" w:author="Aline Richter" w:date="2021-04-29T18:18:00Z">
        <w:r w:rsidR="00C432B3">
          <w:t>, aiming to improve the nomenclature checking</w:t>
        </w:r>
      </w:ins>
      <w:r w:rsidR="00C90E2E">
        <w:t xml:space="preserve">. Despite Fishbase be the most used online databases to check for </w:t>
      </w:r>
      <w:r w:rsidR="003C637E">
        <w:t xml:space="preserve">taxonomic classification of fishes, other important sources were not contemplated in this version of the package, for example, the Catalog of Fishes </w:t>
      </w:r>
      <w:r w:rsidR="0084405D">
        <w:t>(Fricke</w:t>
      </w:r>
      <w:r w:rsidR="00762872">
        <w:t xml:space="preserve"> and Eschemeyer</w:t>
      </w:r>
      <w:r w:rsidR="00CE2C83">
        <w:t>, 2021</w:t>
      </w:r>
      <w:r w:rsidR="0084405D">
        <w:t>)</w:t>
      </w:r>
      <w:r w:rsidR="00D85332">
        <w:t xml:space="preserve">. </w:t>
      </w:r>
      <w:del w:id="596" w:author="Aline Richter" w:date="2021-04-29T18:18:00Z">
        <w:r w:rsidR="00D85332" w:rsidDel="00C432B3">
          <w:delText xml:space="preserve">We hope that in future versions this data base can be included, improving the </w:delText>
        </w:r>
        <w:r w:rsidR="00E42F7B" w:rsidDel="00C432B3">
          <w:delText>scope of FishPhyloMaker package</w:delText>
        </w:r>
        <w:r w:rsidR="00866C9A" w:rsidDel="00C432B3">
          <w:delText xml:space="preserve"> in taxonomic nomenclature checking</w:delText>
        </w:r>
        <w:r w:rsidR="00E42F7B" w:rsidDel="00C432B3">
          <w:delText>.</w:delText>
        </w:r>
      </w:del>
    </w:p>
    <w:p w14:paraId="122A91F6" w14:textId="7D5572FF" w:rsidR="002E3A5A" w:rsidRDefault="00C432B3" w:rsidP="0083528E">
      <w:pPr>
        <w:ind w:firstLine="708"/>
      </w:pPr>
      <w:ins w:id="597" w:author="Aline Richter" w:date="2021-04-29T18:21:00Z">
        <w:r>
          <w:t>A</w:t>
        </w:r>
      </w:ins>
      <w:ins w:id="598" w:author="Aline Richter" w:date="2021-04-29T18:22:00Z">
        <w:r>
          <w:t xml:space="preserve">n inherent limitation </w:t>
        </w:r>
      </w:ins>
      <w:ins w:id="599" w:author="Aline Richter" w:date="2021-04-29T18:27:00Z">
        <w:r w:rsidR="00404DED">
          <w:t xml:space="preserve">of the </w:t>
        </w:r>
      </w:ins>
      <w:ins w:id="600" w:author="Aline Richter" w:date="2021-04-29T18:28:00Z">
        <w:r w:rsidR="00404DED">
          <w:t xml:space="preserve">phylogenetic hypothesis </w:t>
        </w:r>
      </w:ins>
      <w:ins w:id="601" w:author="Aline Richter" w:date="2021-04-29T18:27:00Z">
        <w:r w:rsidR="00404DED">
          <w:t>produced by</w:t>
        </w:r>
      </w:ins>
      <w:del w:id="602" w:author="Aline Richter" w:date="2021-04-29T18:22:00Z">
        <w:r w:rsidR="00CC1295" w:rsidDel="00C432B3">
          <w:delText xml:space="preserve">Another possible drawback </w:delText>
        </w:r>
      </w:del>
      <w:ins w:id="603" w:author="Aline Richter" w:date="2021-04-29T18:27:00Z">
        <w:r w:rsidR="00404DED">
          <w:t xml:space="preserve"> </w:t>
        </w:r>
      </w:ins>
      <w:del w:id="604" w:author="Aline Richter" w:date="2021-04-29T18:27:00Z">
        <w:r w:rsidR="00CC1295" w:rsidDel="00404DED">
          <w:delText xml:space="preserve">is </w:delText>
        </w:r>
      </w:del>
      <w:ins w:id="605" w:author="Aline Richter" w:date="2021-04-29T18:27:00Z">
        <w:r w:rsidR="00404DED">
          <w:t xml:space="preserve">FishPhyloMaker </w:t>
        </w:r>
      </w:ins>
      <w:ins w:id="606" w:author="Aline Richter" w:date="2021-04-29T18:28:00Z">
        <w:r w:rsidR="00404DED">
          <w:t xml:space="preserve">is the large number of </w:t>
        </w:r>
      </w:ins>
      <w:del w:id="607" w:author="Aline Richter" w:date="2021-04-29T18:28:00Z">
        <w:r w:rsidR="00CC1295" w:rsidDel="00404DED">
          <w:delText xml:space="preserve">that the phylogenetic hypothesis generated through </w:delText>
        </w:r>
      </w:del>
      <w:del w:id="608" w:author="Aline Richter" w:date="2021-04-29T18:27:00Z">
        <w:r w:rsidR="00CC1295" w:rsidDel="00404DED">
          <w:delText xml:space="preserve">FishPhyloMaker </w:delText>
        </w:r>
      </w:del>
      <w:del w:id="609" w:author="Aline Richter" w:date="2021-04-29T18:28:00Z">
        <w:r w:rsidR="00CC1295" w:rsidDel="00404DED">
          <w:delText>may pres</w:delText>
        </w:r>
      </w:del>
      <w:del w:id="610" w:author="Aline Richter" w:date="2021-04-29T18:29:00Z">
        <w:r w:rsidR="00CC1295" w:rsidDel="00404DED">
          <w:delText>ent</w:delText>
        </w:r>
        <w:r w:rsidR="00166617" w:rsidDel="00404DED">
          <w:delText xml:space="preserve"> many </w:delText>
        </w:r>
      </w:del>
      <w:r w:rsidR="00166617">
        <w:t>polytomies</w:t>
      </w:r>
      <w:ins w:id="611" w:author="Aline Richter" w:date="2021-04-29T18:30:00Z">
        <w:r w:rsidR="00404DED">
          <w:t>,</w:t>
        </w:r>
      </w:ins>
      <w:ins w:id="612" w:author="Aline Richter" w:date="2021-04-29T18:29:00Z">
        <w:r w:rsidR="00404DED">
          <w:t xml:space="preserve"> in some cases</w:t>
        </w:r>
      </w:ins>
      <w:r w:rsidR="00166617">
        <w:t xml:space="preserve"> (</w:t>
      </w:r>
      <w:r w:rsidR="002362A6">
        <w:t>for example</w:t>
      </w:r>
      <w:r w:rsidR="00166617">
        <w:t xml:space="preserve"> Figure 2</w:t>
      </w:r>
      <w:r w:rsidR="00BF36D0">
        <w:t>, particularly in Afrotro</w:t>
      </w:r>
      <w:r w:rsidR="002362A6">
        <w:t>pics</w:t>
      </w:r>
      <w:r w:rsidR="00166617">
        <w:t>). To overcome this drawback</w:t>
      </w:r>
      <w:ins w:id="613" w:author="Aline Richter" w:date="2021-04-29T18:22:00Z">
        <w:r>
          <w:t>,</w:t>
        </w:r>
      </w:ins>
      <w:r w:rsidR="00166617">
        <w:t xml:space="preserve"> we suggest that the phylogenetic tree be </w:t>
      </w:r>
      <w:r w:rsidR="00E16F95">
        <w:t xml:space="preserve">submitted to a procedure like that proposed by </w:t>
      </w:r>
      <w:r w:rsidR="00E16F95">
        <w:fldChar w:fldCharType="begin" w:fldLock="1"/>
      </w:r>
      <w:r w:rsidR="00D51236">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 xml:space="preserve">Martins et al. </w:t>
      </w:r>
      <w:r w:rsidR="001F4D7C">
        <w:rPr>
          <w:noProof/>
        </w:rPr>
        <w:t>(</w:t>
      </w:r>
      <w:r w:rsidR="00E16F95" w:rsidRPr="00E16F95">
        <w:rPr>
          <w:noProof/>
        </w:rPr>
        <w:t>2013)</w:t>
      </w:r>
      <w:r w:rsidR="00E16F95">
        <w:fldChar w:fldCharType="end"/>
      </w:r>
      <w:r w:rsidR="001F4D7C">
        <w:t xml:space="preserve"> in order to </w:t>
      </w:r>
      <w:r w:rsidR="00866C9A">
        <w:t xml:space="preserve">assess </w:t>
      </w:r>
      <w:r w:rsidR="001F4D7C">
        <w:t xml:space="preserve">how the </w:t>
      </w:r>
      <w:r w:rsidR="001F4D7C">
        <w:lastRenderedPageBreak/>
        <w:t>phylogenetic uncertainty may affect downstream analysis</w:t>
      </w:r>
      <w:ins w:id="614" w:author="Aline Richter" w:date="2021-04-29T18:23:00Z">
        <w:r>
          <w:t>, when</w:t>
        </w:r>
      </w:ins>
      <w:del w:id="615" w:author="Aline Richter" w:date="2021-04-29T18:23:00Z">
        <w:r w:rsidR="001F4D7C" w:rsidDel="00C432B3">
          <w:delText xml:space="preserve"> that use</w:delText>
        </w:r>
      </w:del>
      <w:ins w:id="616" w:author="Aline Richter" w:date="2021-04-29T18:23:00Z">
        <w:r>
          <w:t xml:space="preserve"> a</w:t>
        </w:r>
      </w:ins>
      <w:r w:rsidR="001F4D7C">
        <w:t xml:space="preserve"> not fully solved phylogenetic tree</w:t>
      </w:r>
      <w:ins w:id="617" w:author="Aline Richter" w:date="2021-04-29T18:24:00Z">
        <w:r>
          <w:t xml:space="preserve"> is used</w:t>
        </w:r>
      </w:ins>
      <w:r w:rsidR="001F4D7C">
        <w:t xml:space="preserve"> (e.g.</w:t>
      </w:r>
      <w:r w:rsidR="00412C28">
        <w:t xml:space="preserve"> </w:t>
      </w:r>
      <w:r w:rsidR="00412C28">
        <w:fldChar w:fldCharType="begin" w:fldLock="1"/>
      </w:r>
      <w:r w:rsidR="00D51236">
        <w:instrText>ADDIN CSL_CITATION {"citationItems":[{"id":"ITEM-1","itemData":{"DOI":"10.1590/1982-0224-2020-0126","ISSN":"1679-6225","abstract":"ABSTRACT Patterns of species replacement and richness differences along environmental gradients or ecoregions shed light on different ecological and evolutionary mechanisms acting on community structure. Communities of aquatic ecosystems of different watersheds are supposed to host distinct species and lineages. Quantifying and understanding the degree to which these differences are affected by environmental and biogeographical factors remains an open question for these environments, particularly in the Neotropical region. We investigated patterns of taxonomic and phylogenetic composition of headwater streams of the Paraná and Paraguai River basins to understand how local and biogeographical factors affect the assembly of fish communities. We also quantified taxonomic and phylogenetic beta diversity by decomposing them into nestedness and turnover components. We found that local environmental factors are the main factors influencing the composition of stream fish communities. Whereas pH affected both taxonomic and phylogenetic turnover, water velocity was responsible for phylogenetic turnover and pH was the main driver of phylogenetic nestedness. Our results indicate an effect of local environmental factors in determining the structure of headwater stream fish communities through a combination of a species sorting mechanism (water velocity and pH) and phylogenetic habitat filtering (pH).RESUMO Padrões de substituição de espécies ou diferenças de riqueza ao longo de gradientes ambientais ou ecoregiões lançam luz sobre diferentes processos e mecanismos ecológicos atuando na estruturação das comunidades. Supõe-se que comunidades aquáticas pertencentes a diferentes bacias pertençam a linhagens evolutivas distintas. Quantificar e entender o grau em que tais diferenças são resultado de fatores ambientais locais e/ou processos biogeográficos ainda é uma questão pouco explorada. Neste estudo nós investigamos os padrões de composição taxonômica e filogenética em riachos de cabeceira das bacias dos Rios Paraná e Paraguai, para entender como fatores locais e biogeográficos afetam a estruturação das comunidades de peixes. Nós quantificamos a diversidade beta taxonômica e filogenética decompondo estas em aninhamento e substituição. Encontramos que os fatores ambientais locais são os principais determinantes da composição das comunidades de peixes destes riachos. Enquanto o pH afetou tanto a substituição de linhagens e de espécies, a velocidade da água foi responsáve…","author":[{"dropping-particle":"","family":"Nakamura","given":"Gabriel","non-dropping-particle":"","parse-names":false,"suffix":""},{"dropping-particle":"","family":"Vicentin","given":"Wagner","non-dropping-particle":"","parse-names":false,"suffix":""},{"dropping-particle":"","family":"Súarez","given":"Yzel Rondon","non-dropping-particle":"","parse-names":false,"suffix":""}],"container-title":"Neotropical Ichthyology","id":"ITEM-1","issue":"1","issued":{"date-parts":[["2021"]]},"page":"1-17","title":"Taxonomic and phylogenetic beta diversity in headwater stream fish communities of the Paraná and Paraguai River basins","type":"article-journal","volume":"19"},"uris":["http://www.mendeley.com/documents/?uuid=43cfe32b-67c8-4255-8f22-8c1d50bf002c"]}],"mendeley":{"formattedCitation":"(Nakamura, Vicentin, &amp; Súarez, 2021)","manualFormatting":"Nakamura et al. 2021)","plainTextFormattedCitation":"(Nakamura, Vicentin, &amp; Súarez, 2021)","previouslyFormattedCitation":"(Nakamura, Vicentin, &amp; Súarez, 2021)"},"properties":{"noteIndex":0},"schema":"https://github.com/citation-style-language/schema/raw/master/csl-citation.json"}</w:instrText>
      </w:r>
      <w:r w:rsidR="00412C28">
        <w:fldChar w:fldCharType="separate"/>
      </w:r>
      <w:r w:rsidR="00412C28" w:rsidRPr="00412C28">
        <w:rPr>
          <w:noProof/>
        </w:rPr>
        <w:t>Nakamura et al. 2021)</w:t>
      </w:r>
      <w:r w:rsidR="00412C28">
        <w:fldChar w:fldCharType="end"/>
      </w:r>
      <w:r w:rsidR="001F4D7C">
        <w:t>.</w:t>
      </w:r>
    </w:p>
    <w:p w14:paraId="15F53EB8" w14:textId="27B74BC4" w:rsidR="00A6144C" w:rsidDel="00161FAC" w:rsidRDefault="00404DED">
      <w:pPr>
        <w:rPr>
          <w:del w:id="618" w:author="Aline Richter" w:date="2021-04-29T19:06:00Z"/>
        </w:rPr>
      </w:pPr>
      <w:ins w:id="619" w:author="Aline Richter" w:date="2021-04-29T18:32:00Z">
        <w:r>
          <w:tab/>
          <w:t xml:space="preserve">However, </w:t>
        </w:r>
      </w:ins>
      <w:ins w:id="620" w:author="Aline Richter" w:date="2021-04-29T18:49:00Z">
        <w:r w:rsidR="00D02733">
          <w:t>these limitations</w:t>
        </w:r>
      </w:ins>
      <w:ins w:id="621" w:author="Aline Richter" w:date="2021-04-29T18:32:00Z">
        <w:r>
          <w:t xml:space="preserve"> do not </w:t>
        </w:r>
      </w:ins>
      <w:ins w:id="622" w:author="Aline Richter" w:date="2021-04-29T18:35:00Z">
        <w:r>
          <w:t>preclude</w:t>
        </w:r>
      </w:ins>
      <w:ins w:id="623" w:author="Aline Richter" w:date="2021-04-29T18:33:00Z">
        <w:r>
          <w:t xml:space="preserve"> the </w:t>
        </w:r>
      </w:ins>
      <w:ins w:id="624" w:author="Aline Richter" w:date="2021-04-29T18:35:00Z">
        <w:r w:rsidR="00343501">
          <w:t xml:space="preserve">package </w:t>
        </w:r>
      </w:ins>
      <w:ins w:id="625" w:author="Aline Richter" w:date="2021-04-29T18:38:00Z">
        <w:r w:rsidR="00343501">
          <w:t>functioning</w:t>
        </w:r>
      </w:ins>
      <w:ins w:id="626" w:author="Aline Richter" w:date="2021-04-29T18:46:00Z">
        <w:r w:rsidR="00D02733">
          <w:t xml:space="preserve"> or </w:t>
        </w:r>
      </w:ins>
      <w:ins w:id="627" w:author="Aline Richter" w:date="2021-04-29T18:48:00Z">
        <w:r w:rsidR="00D02733">
          <w:t>its</w:t>
        </w:r>
      </w:ins>
      <w:ins w:id="628" w:author="Aline Richter" w:date="2021-04-29T18:46:00Z">
        <w:r w:rsidR="00D02733">
          <w:t xml:space="preserve"> </w:t>
        </w:r>
      </w:ins>
      <w:ins w:id="629" w:author="Aline Richter" w:date="2021-04-29T18:47:00Z">
        <w:r w:rsidR="00D02733">
          <w:t>applicability for studies in phylogenetic community ecology</w:t>
        </w:r>
      </w:ins>
      <w:ins w:id="630" w:author="Aline Richter" w:date="2021-04-29T18:48:00Z">
        <w:r w:rsidR="00D02733">
          <w:t>.</w:t>
        </w:r>
      </w:ins>
      <w:ins w:id="631" w:author="Aline Richter" w:date="2021-04-29T18:45:00Z">
        <w:r w:rsidR="00343501">
          <w:t xml:space="preserve"> </w:t>
        </w:r>
      </w:ins>
      <w:ins w:id="632" w:author="Aline Richter" w:date="2021-04-29T18:52:00Z">
        <w:r w:rsidR="00D02733">
          <w:t>Moreover</w:t>
        </w:r>
      </w:ins>
      <w:ins w:id="633" w:author="Aline Richter" w:date="2021-04-29T18:48:00Z">
        <w:r w:rsidR="00D02733">
          <w:t xml:space="preserve">, until </w:t>
        </w:r>
      </w:ins>
      <w:ins w:id="634" w:author="Aline Richter" w:date="2021-04-29T18:49:00Z">
        <w:r w:rsidR="00D02733">
          <w:t xml:space="preserve">now, this is the unique tool able to provide a complete </w:t>
        </w:r>
      </w:ins>
      <w:ins w:id="635" w:author="Aline Richter" w:date="2021-04-29T18:52:00Z">
        <w:r w:rsidR="00D02733">
          <w:t xml:space="preserve">phylogenetic </w:t>
        </w:r>
      </w:ins>
      <w:ins w:id="636" w:author="Aline Richter" w:date="2021-04-29T18:49:00Z">
        <w:r w:rsidR="00D02733">
          <w:t>tree</w:t>
        </w:r>
      </w:ins>
      <w:ins w:id="637" w:author="Aline Richter" w:date="2021-04-29T18:50:00Z">
        <w:r w:rsidR="00D02733">
          <w:t xml:space="preserve"> that is totally automated</w:t>
        </w:r>
      </w:ins>
      <w:ins w:id="638" w:author="Aline Richter" w:date="2021-04-29T18:51:00Z">
        <w:r w:rsidR="00D02733">
          <w:t xml:space="preserve">, and that can handle easily </w:t>
        </w:r>
      </w:ins>
      <w:ins w:id="639" w:author="Aline Richter" w:date="2021-04-29T18:49:00Z">
        <w:r w:rsidR="00D02733">
          <w:t>for</w:t>
        </w:r>
      </w:ins>
      <w:ins w:id="640" w:author="Aline Richter" w:date="2021-04-29T18:51:00Z">
        <w:r w:rsidR="00D02733">
          <w:t xml:space="preserve"> large datasets.</w:t>
        </w:r>
      </w:ins>
      <w:ins w:id="641" w:author="Aline Richter" w:date="2021-04-29T18:54:00Z">
        <w:r w:rsidR="00D02733">
          <w:t xml:space="preserve"> </w:t>
        </w:r>
      </w:ins>
      <w:ins w:id="642" w:author="Aline Richter" w:date="2021-04-29T18:57:00Z">
        <w:r w:rsidR="00437024">
          <w:t>The</w:t>
        </w:r>
      </w:ins>
      <w:ins w:id="643" w:author="Aline Richter" w:date="2021-04-29T18:59:00Z">
        <w:r w:rsidR="00437024">
          <w:t xml:space="preserve"> use of the</w:t>
        </w:r>
      </w:ins>
      <w:ins w:id="644" w:author="Aline Richter" w:date="2021-04-29T18:57:00Z">
        <w:r w:rsidR="00437024">
          <w:t xml:space="preserve"> FishPhyloMaker can be </w:t>
        </w:r>
      </w:ins>
      <w:ins w:id="645" w:author="Aline Richter" w:date="2021-04-29T18:59:00Z">
        <w:r w:rsidR="00437024">
          <w:t>relevant</w:t>
        </w:r>
      </w:ins>
      <w:ins w:id="646" w:author="Aline Richter" w:date="2021-04-29T19:00:00Z">
        <w:r w:rsidR="00437024">
          <w:t xml:space="preserve"> for accessing several important issues in ecology and evolution.</w:t>
        </w:r>
      </w:ins>
      <w:ins w:id="647" w:author="Aline Richter" w:date="2021-04-29T19:01:00Z">
        <w:r w:rsidR="00437024">
          <w:t xml:space="preserve"> In </w:t>
        </w:r>
      </w:ins>
      <w:ins w:id="648" w:author="Aline Richter" w:date="2021-04-29T19:02:00Z">
        <w:r w:rsidR="00437024">
          <w:t>a local-scale, the</w:t>
        </w:r>
      </w:ins>
      <w:ins w:id="649" w:author="Aline Richter" w:date="2021-04-29T19:01:00Z">
        <w:r w:rsidR="00437024">
          <w:t xml:space="preserve"> F</w:t>
        </w:r>
      </w:ins>
      <w:del w:id="650" w:author="Aline Richter" w:date="2021-04-29T18:32:00Z">
        <w:r w:rsidR="00240A32" w:rsidDel="00404DED">
          <w:tab/>
        </w:r>
      </w:del>
      <w:del w:id="651" w:author="Aline Richter" w:date="2021-04-29T19:01:00Z">
        <w:r w:rsidR="00914E53" w:rsidDel="00437024">
          <w:delText>P</w:delText>
        </w:r>
      </w:del>
      <w:r w:rsidR="00914E53">
        <w:t xml:space="preserve">hyloFishMaker </w:t>
      </w:r>
      <w:del w:id="652" w:author="Aline Richter" w:date="2021-04-29T19:02:00Z">
        <w:r w:rsidR="00914E53" w:rsidDel="00437024">
          <w:delText xml:space="preserve">will </w:delText>
        </w:r>
      </w:del>
      <w:ins w:id="653" w:author="Aline Richter" w:date="2021-04-29T19:02:00Z">
        <w:r w:rsidR="00437024">
          <w:t xml:space="preserve">could </w:t>
        </w:r>
      </w:ins>
      <w:r w:rsidR="00914E53">
        <w:t xml:space="preserve">facilitate the obtention of phylogenetic hypothesis </w:t>
      </w:r>
      <w:r w:rsidR="00417616">
        <w:t>for</w:t>
      </w:r>
      <w:r w:rsidR="0018151C">
        <w:t xml:space="preserve"> local</w:t>
      </w:r>
      <w:r w:rsidR="00417616">
        <w:t xml:space="preserve"> pool of </w:t>
      </w:r>
      <w:r w:rsidR="00D7326C">
        <w:t xml:space="preserve">finned-ray </w:t>
      </w:r>
      <w:r w:rsidR="00417616">
        <w:t>fish</w:t>
      </w:r>
      <w:r w:rsidR="00D7326C">
        <w:t>es</w:t>
      </w:r>
      <w:r w:rsidR="00417616">
        <w:t xml:space="preserve">, mainly in Neotropical region, that </w:t>
      </w:r>
      <w:r w:rsidR="00200AA5">
        <w:t>probably is the region that present the major gap regarding the</w:t>
      </w:r>
      <w:r w:rsidR="00B8605F">
        <w:t xml:space="preserve"> knowledge of</w:t>
      </w:r>
      <w:r w:rsidR="00200AA5">
        <w:t xml:space="preserve"> phylogenetic </w:t>
      </w:r>
      <w:r w:rsidR="00B8605F">
        <w:t xml:space="preserve">position </w:t>
      </w:r>
      <w:r w:rsidR="00380AC3">
        <w:t>of species</w:t>
      </w:r>
      <w:r w:rsidR="0018151C">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ins w:id="654" w:author="Aline Richter" w:date="2021-04-29T19:04:00Z">
        <w:r w:rsidR="00437024">
          <w:t xml:space="preserve">Such phylogenetic hypothesis comprising all species </w:t>
        </w:r>
      </w:ins>
      <w:del w:id="655" w:author="Aline Richter" w:date="2021-04-29T19:03:00Z">
        <w:r w:rsidR="00380AC3" w:rsidDel="00437024">
          <w:delText xml:space="preserve">The ease </w:delText>
        </w:r>
        <w:r w:rsidR="00B8605F" w:rsidDel="00437024">
          <w:delText xml:space="preserve">to produce </w:delText>
        </w:r>
        <w:r w:rsidR="005471D4" w:rsidDel="00437024">
          <w:delText>local</w:delText>
        </w:r>
        <w:r w:rsidR="00380AC3" w:rsidDel="00437024">
          <w:delText xml:space="preserve"> fish phylogenies </w:delText>
        </w:r>
        <w:r w:rsidR="00785968" w:rsidDel="00437024">
          <w:delText>with all s</w:delText>
        </w:r>
      </w:del>
      <w:del w:id="656" w:author="Aline Richter" w:date="2021-04-29T19:04:00Z">
        <w:r w:rsidR="00785968" w:rsidDel="00437024">
          <w:delText xml:space="preserve">pecies </w:delText>
        </w:r>
        <w:r w:rsidR="00380AC3" w:rsidDel="00437024">
          <w:delText xml:space="preserve">will </w:delText>
        </w:r>
      </w:del>
      <w:r w:rsidR="00380AC3">
        <w:t>allow to better understand how fish traits evolved</w:t>
      </w:r>
      <w:ins w:id="657" w:author="Aline Richter" w:date="2021-04-29T19:09:00Z">
        <w:r w:rsidR="00161FAC">
          <w:t xml:space="preserve"> or</w:t>
        </w:r>
      </w:ins>
      <w:del w:id="658" w:author="Aline Richter" w:date="2021-04-29T19:09:00Z">
        <w:r w:rsidR="00623DA9" w:rsidDel="00161FAC">
          <w:delText>,</w:delText>
        </w:r>
      </w:del>
      <w:r w:rsidR="00623DA9">
        <w:t xml:space="preserve"> how the current and past environmental conditions selected the lineages through different Basins</w:t>
      </w:r>
      <w:del w:id="659" w:author="Aline Richter" w:date="2021-04-29T19:05:00Z">
        <w:r w:rsidR="004C4551" w:rsidDel="00437024">
          <w:delText xml:space="preserve">, boosting our understanding of patterns of </w:delText>
        </w:r>
        <w:r w:rsidR="00CC1295" w:rsidDel="00437024">
          <w:delText>evolution of bony fish assemblages and species.</w:delText>
        </w:r>
      </w:del>
      <w:ins w:id="660" w:author="Aline Richter" w:date="2021-04-29T19:05:00Z">
        <w:r w:rsidR="00437024">
          <w:t xml:space="preserve">. </w:t>
        </w:r>
      </w:ins>
      <w:ins w:id="661" w:author="Aline Richter" w:date="2021-04-29T19:09:00Z">
        <w:r w:rsidR="00161FAC">
          <w:t>On the other hand, l</w:t>
        </w:r>
      </w:ins>
      <w:ins w:id="662" w:author="Aline Richter" w:date="2021-04-29T19:05:00Z">
        <w:r w:rsidR="00437024">
          <w:t>arge-scale studies</w:t>
        </w:r>
      </w:ins>
      <w:ins w:id="663" w:author="Aline Richter" w:date="2021-04-29T19:06:00Z">
        <w:r w:rsidR="00161FAC">
          <w:t xml:space="preserve"> with fishes</w:t>
        </w:r>
      </w:ins>
      <w:ins w:id="664" w:author="Aline Richter" w:date="2021-04-29T19:05:00Z">
        <w:r w:rsidR="00437024">
          <w:t xml:space="preserve">, </w:t>
        </w:r>
      </w:ins>
      <w:ins w:id="665" w:author="Aline Richter" w:date="2021-04-29T19:07:00Z">
        <w:r w:rsidR="00161FAC">
          <w:t xml:space="preserve">as the </w:t>
        </w:r>
      </w:ins>
    </w:p>
    <w:p w14:paraId="767B93BC" w14:textId="2221DD49" w:rsidR="007E4AA4" w:rsidRDefault="00FD32D6" w:rsidP="007E4AA4">
      <w:pPr>
        <w:rPr>
          <w:ins w:id="666" w:author="Aline Richter" w:date="2021-04-29T17:41:00Z"/>
          <w:rFonts w:cs="Times New Roman"/>
          <w:b/>
          <w:bCs/>
        </w:rPr>
      </w:pPr>
      <w:del w:id="667" w:author="Aline Richter" w:date="2021-04-29T19:06:00Z">
        <w:r w:rsidDel="00161FAC">
          <w:delText xml:space="preserve">Much of the </w:delText>
        </w:r>
      </w:del>
      <w:r w:rsidR="006E03C5">
        <w:t>biogeographical studies</w:t>
      </w:r>
      <w:ins w:id="668" w:author="Aline Richter" w:date="2021-04-29T19:07:00Z">
        <w:r w:rsidR="00161FAC">
          <w:t>, are</w:t>
        </w:r>
      </w:ins>
      <w:del w:id="669" w:author="Aline Richter" w:date="2021-04-29T19:07:00Z">
        <w:r w:rsidR="006E03C5" w:rsidDel="00161FAC">
          <w:delText xml:space="preserve"> using fishes are</w:delText>
        </w:r>
      </w:del>
      <w:r w:rsidR="006E03C5">
        <w:t xml:space="preserve"> restricted </w:t>
      </w:r>
      <w:ins w:id="670" w:author="Aline Richter" w:date="2021-04-29T19:08:00Z">
        <w:r w:rsidR="00161FAC">
          <w:t xml:space="preserve">to one or a few </w:t>
        </w:r>
      </w:ins>
      <w:del w:id="671" w:author="Aline Richter" w:date="2021-04-29T19:08:00Z">
        <w:r w:rsidR="006E03C5" w:rsidDel="00161FAC">
          <w:delText xml:space="preserve">only to a </w:delText>
        </w:r>
      </w:del>
      <w:r w:rsidR="006E03C5">
        <w:t>specific families</w:t>
      </w:r>
      <w:ins w:id="672" w:author="Aline Richter" w:date="2021-04-29T19:08:00Z">
        <w:r w:rsidR="00161FAC">
          <w:t>, due the</w:t>
        </w:r>
      </w:ins>
      <w:del w:id="673" w:author="Aline Richter" w:date="2021-04-29T19:08:00Z">
        <w:r w:rsidR="006E03C5" w:rsidDel="00161FAC">
          <w:delText xml:space="preserve"> that present</w:delText>
        </w:r>
      </w:del>
      <w:ins w:id="674" w:author="Aline Richter" w:date="2021-04-29T19:08:00Z">
        <w:r w:rsidR="00161FAC">
          <w:t xml:space="preserve"> availability of</w:t>
        </w:r>
      </w:ins>
      <w:r w:rsidR="006E03C5">
        <w:t xml:space="preserve"> molecular phylogenies</w:t>
      </w:r>
      <w:ins w:id="675" w:author="Aline Richter" w:date="2021-04-29T19:08:00Z">
        <w:r w:rsidR="00161FAC">
          <w:t>.</w:t>
        </w:r>
      </w:ins>
      <w:del w:id="676" w:author="Aline Richter" w:date="2021-04-29T19:08:00Z">
        <w:r w:rsidR="006E03C5" w:rsidDel="00161FAC">
          <w:delText>,</w:delText>
        </w:r>
      </w:del>
      <w:r w:rsidR="006E03C5">
        <w:t xml:space="preserve"> </w:t>
      </w:r>
      <w:ins w:id="677" w:author="Aline Richter" w:date="2021-04-29T19:10:00Z">
        <w:r w:rsidR="00161FAC">
          <w:t xml:space="preserve">With the </w:t>
        </w:r>
      </w:ins>
      <w:r w:rsidR="006E03C5">
        <w:t>FishPhyloMaker</w:t>
      </w:r>
      <w:ins w:id="678" w:author="Aline Richter" w:date="2021-04-29T19:10:00Z">
        <w:r w:rsidR="00161FAC">
          <w:t xml:space="preserve">, </w:t>
        </w:r>
      </w:ins>
      <w:ins w:id="679" w:author="Aline Richter" w:date="2021-04-29T19:11:00Z">
        <w:r w:rsidR="00161FAC">
          <w:t>all lineages can be used to evaluate the biogeographic h</w:t>
        </w:r>
      </w:ins>
      <w:ins w:id="680" w:author="Aline Richter" w:date="2021-04-29T19:12:00Z">
        <w:r w:rsidR="00161FAC">
          <w:t>istory of the</w:t>
        </w:r>
      </w:ins>
      <w:r w:rsidR="006E03C5">
        <w:t xml:space="preserve"> </w:t>
      </w:r>
      <w:del w:id="681" w:author="Aline Richter" w:date="2021-04-29T19:12:00Z">
        <w:r w:rsidR="006E03C5" w:rsidDel="00161FAC">
          <w:delText xml:space="preserve">will facilitate the obtention of </w:delText>
        </w:r>
        <w:r w:rsidR="00901147" w:rsidDel="00161FAC">
          <w:delText xml:space="preserve">phylogenetic information for </w:delText>
        </w:r>
        <w:r w:rsidR="008D1616" w:rsidDel="00161FAC">
          <w:delText xml:space="preserve">local communities that generally involves a great number of fish </w:delText>
        </w:r>
        <w:r w:rsidR="0018151C" w:rsidDel="00161FAC">
          <w:delText>lineages</w:delText>
        </w:r>
        <w:r w:rsidR="008D1616" w:rsidDel="00161FAC">
          <w:delText xml:space="preserve">, </w:delText>
        </w:r>
        <w:r w:rsidR="008C2CC4" w:rsidDel="00161FAC">
          <w:delText>especially</w:delText>
        </w:r>
        <w:r w:rsidR="008D1616" w:rsidDel="00161FAC">
          <w:delText xml:space="preserve"> in Neotropical region </w:delText>
        </w:r>
        <w:r w:rsidR="008D1616" w:rsidDel="00161FAC">
          <w:fldChar w:fldCharType="begin" w:fldLock="1"/>
        </w:r>
        <w:r w:rsidR="00D51236" w:rsidDel="00161FAC">
          <w:del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delInstrText>
        </w:r>
        <w:r w:rsidR="008D1616" w:rsidDel="00161FAC">
          <w:fldChar w:fldCharType="separate"/>
        </w:r>
        <w:r w:rsidR="00D51236" w:rsidRPr="00D51236" w:rsidDel="00161FAC">
          <w:rPr>
            <w:noProof/>
          </w:rPr>
          <w:delText>(Albert et al., 2020)</w:delText>
        </w:r>
        <w:r w:rsidR="008D1616" w:rsidDel="00161FAC">
          <w:fldChar w:fldCharType="end"/>
        </w:r>
        <w:r w:rsidR="00C55B83" w:rsidDel="00161FAC">
          <w:delText xml:space="preserve">. This will allow to amplify the investigations of historical biogeography studies that uses Neotropical fishes as models, </w:delText>
        </w:r>
        <w:r w:rsidR="004C49E1" w:rsidDel="00161FAC">
          <w:delText xml:space="preserve">allowing for broaden the knowledge regarding the biogeographical </w:delText>
        </w:r>
        <w:r w:rsidR="00AC3D4E" w:rsidDel="00161FAC">
          <w:delText xml:space="preserve">understanding of the </w:delText>
        </w:r>
      </w:del>
      <w:r w:rsidR="00AC3D4E">
        <w:t xml:space="preserve">most diverse group of </w:t>
      </w:r>
      <w:r w:rsidR="00F769E5">
        <w:t>vertebrates</w:t>
      </w:r>
      <w:r w:rsidR="00AC3D4E">
        <w:t xml:space="preserve"> on earth</w:t>
      </w:r>
      <w:ins w:id="682" w:author="Aline Richter" w:date="2021-04-29T19:13:00Z">
        <w:r w:rsidR="00161FAC">
          <w:t>, and help us to understand the processes that drive this high diversit</w:t>
        </w:r>
      </w:ins>
      <w:ins w:id="683" w:author="Aline Richter" w:date="2021-04-29T19:14:00Z">
        <w:r w:rsidR="00161FAC">
          <w:t>y</w:t>
        </w:r>
      </w:ins>
      <w:r w:rsidR="00AC3D4E">
        <w:t>.</w:t>
      </w:r>
      <w:r w:rsidR="00F769E5">
        <w:t xml:space="preserve"> </w:t>
      </w:r>
      <w:ins w:id="684" w:author="Aline Richter" w:date="2021-04-29T19:15:00Z">
        <w:r w:rsidR="00161FAC">
          <w:t xml:space="preserve">Also, we can </w:t>
        </w:r>
      </w:ins>
      <w:ins w:id="685" w:author="Aline Richter" w:date="2021-04-29T19:19:00Z">
        <w:r w:rsidR="00A555E4">
          <w:t xml:space="preserve">mapping </w:t>
        </w:r>
        <w:r w:rsidR="00A555E4" w:rsidRPr="00A555E4">
          <w:t>where the lack of phylogenetic information is most critical</w:t>
        </w:r>
        <w:r w:rsidR="00A555E4">
          <w:t xml:space="preserve">, once that function returns the insertion-level of species. This could be very </w:t>
        </w:r>
      </w:ins>
      <w:ins w:id="686" w:author="Aline Richter" w:date="2021-04-29T19:20:00Z">
        <w:r w:rsidR="00A555E4">
          <w:t>helpful to elucidate questions</w:t>
        </w:r>
      </w:ins>
      <w:ins w:id="687" w:author="Aline Richter" w:date="2021-04-29T19:21:00Z">
        <w:r w:rsidR="00A555E4">
          <w:t xml:space="preserve"> as the Darwinian shortfalls.</w:t>
        </w:r>
      </w:ins>
      <w:r w:rsidR="00F769E5">
        <w:t xml:space="preserve">Therefore, we expect that FishPhyloMaker reduce the gaps and barriers found in evolutionary and ecological studies due to the difficulty or absence of a reliable phylogenetic hypothesis for </w:t>
      </w:r>
      <w:del w:id="688" w:author="Aline Richter" w:date="2021-04-29T19:14:00Z">
        <w:r w:rsidR="00F769E5" w:rsidDel="00161FAC">
          <w:delText xml:space="preserve">bony </w:delText>
        </w:r>
      </w:del>
      <w:ins w:id="689" w:author="Aline Richter" w:date="2021-04-29T19:14:00Z">
        <w:r w:rsidR="00161FAC">
          <w:t xml:space="preserve">finned-ray </w:t>
        </w:r>
      </w:ins>
      <w:r w:rsidR="00F769E5">
        <w:t>fishes.</w:t>
      </w:r>
      <w:ins w:id="690" w:author="Aline Richter" w:date="2021-04-29T17:41:00Z">
        <w:r w:rsidR="007E4AA4" w:rsidRPr="007E4AA4">
          <w:rPr>
            <w:rFonts w:cs="Times New Roman"/>
            <w:b/>
            <w:bCs/>
          </w:rPr>
          <w:t xml:space="preserve"> </w:t>
        </w:r>
      </w:ins>
    </w:p>
    <w:p w14:paraId="123A69FB" w14:textId="128AE619" w:rsidR="001936A0" w:rsidRDefault="001936A0" w:rsidP="0083528E">
      <w:pPr>
        <w:ind w:firstLine="708"/>
      </w:pPr>
      <w:r>
        <w:br w:type="page"/>
      </w:r>
    </w:p>
    <w:p w14:paraId="3C245541" w14:textId="5231FA7D" w:rsidR="001936A0" w:rsidRPr="00727D48" w:rsidRDefault="001936A0" w:rsidP="001936A0">
      <w:pPr>
        <w:pStyle w:val="Ttulo1"/>
        <w:rPr>
          <w:lang w:val="pt-BR"/>
          <w:rPrChange w:id="691" w:author="Aline Richter" w:date="2021-04-28T14:59:00Z">
            <w:rPr/>
          </w:rPrChange>
        </w:rPr>
      </w:pPr>
      <w:r w:rsidRPr="00727D48">
        <w:rPr>
          <w:lang w:val="pt-BR"/>
          <w:rPrChange w:id="692" w:author="Aline Richter" w:date="2021-04-28T14:59:00Z">
            <w:rPr/>
          </w:rPrChange>
        </w:rPr>
        <w:lastRenderedPageBreak/>
        <w:t>References</w:t>
      </w:r>
    </w:p>
    <w:p w14:paraId="3A6EBDDB" w14:textId="0D6D3563" w:rsidR="00251934" w:rsidRPr="00727D48" w:rsidRDefault="001936A0" w:rsidP="00251934">
      <w:pPr>
        <w:widowControl w:val="0"/>
        <w:autoSpaceDE w:val="0"/>
        <w:autoSpaceDN w:val="0"/>
        <w:adjustRightInd w:val="0"/>
        <w:ind w:left="480" w:hanging="480"/>
        <w:rPr>
          <w:rFonts w:cs="Times New Roman"/>
          <w:noProof/>
          <w:rPrChange w:id="693" w:author="Aline Richter" w:date="2021-04-28T14:59:00Z">
            <w:rPr>
              <w:rFonts w:cs="Times New Roman"/>
              <w:noProof/>
              <w:lang w:val="pt-BR"/>
            </w:rPr>
          </w:rPrChange>
        </w:rPr>
      </w:pPr>
      <w:r>
        <w:fldChar w:fldCharType="begin" w:fldLock="1"/>
      </w:r>
      <w:r w:rsidRPr="00727D48">
        <w:rPr>
          <w:lang w:val="pt-BR"/>
          <w:rPrChange w:id="694" w:author="Aline Richter" w:date="2021-04-28T14:59:00Z">
            <w:rPr/>
          </w:rPrChange>
        </w:rPr>
        <w:instrText xml:space="preserve">ADDIN Mendeley Bibliography CSL_BIBLIOGRAPHY </w:instrText>
      </w:r>
      <w:r>
        <w:fldChar w:fldCharType="separate"/>
      </w:r>
      <w:r w:rsidR="00251934" w:rsidRPr="00251934">
        <w:rPr>
          <w:rFonts w:cs="Times New Roman"/>
          <w:noProof/>
          <w:lang w:val="pt-BR"/>
        </w:rPr>
        <w:t xml:space="preserve">Albert, J. S., Tagliacollo, V. A., &amp; Dagosta, F. (2020). </w:t>
      </w:r>
      <w:r w:rsidR="00251934" w:rsidRPr="00727D48">
        <w:rPr>
          <w:rFonts w:cs="Times New Roman"/>
          <w:noProof/>
          <w:rPrChange w:id="695" w:author="Aline Richter" w:date="2021-04-28T14:59:00Z">
            <w:rPr>
              <w:rFonts w:cs="Times New Roman"/>
              <w:noProof/>
              <w:lang w:val="pt-BR"/>
            </w:rPr>
          </w:rPrChange>
        </w:rPr>
        <w:t xml:space="preserve">Diversification of Neotropical Freshwater Fishes. </w:t>
      </w:r>
      <w:r w:rsidR="00251934" w:rsidRPr="00727D48">
        <w:rPr>
          <w:rFonts w:cs="Times New Roman"/>
          <w:i/>
          <w:iCs/>
          <w:noProof/>
          <w:rPrChange w:id="696" w:author="Aline Richter" w:date="2021-04-28T14:59:00Z">
            <w:rPr>
              <w:rFonts w:cs="Times New Roman"/>
              <w:i/>
              <w:iCs/>
              <w:noProof/>
              <w:lang w:val="pt-BR"/>
            </w:rPr>
          </w:rPrChange>
        </w:rPr>
        <w:t>Annual Review of Ecology, Evolution, and Systematics</w:t>
      </w:r>
      <w:r w:rsidR="00251934" w:rsidRPr="00727D48">
        <w:rPr>
          <w:rFonts w:cs="Times New Roman"/>
          <w:noProof/>
          <w:rPrChange w:id="697" w:author="Aline Richter" w:date="2021-04-28T14:59:00Z">
            <w:rPr>
              <w:rFonts w:cs="Times New Roman"/>
              <w:noProof/>
              <w:lang w:val="pt-BR"/>
            </w:rPr>
          </w:rPrChange>
        </w:rPr>
        <w:t xml:space="preserve">, </w:t>
      </w:r>
      <w:r w:rsidR="00251934" w:rsidRPr="00727D48">
        <w:rPr>
          <w:rFonts w:cs="Times New Roman"/>
          <w:i/>
          <w:iCs/>
          <w:noProof/>
          <w:rPrChange w:id="698" w:author="Aline Richter" w:date="2021-04-28T14:59:00Z">
            <w:rPr>
              <w:rFonts w:cs="Times New Roman"/>
              <w:i/>
              <w:iCs/>
              <w:noProof/>
              <w:lang w:val="pt-BR"/>
            </w:rPr>
          </w:rPrChange>
        </w:rPr>
        <w:t>51</w:t>
      </w:r>
      <w:r w:rsidR="00251934" w:rsidRPr="00727D48">
        <w:rPr>
          <w:rFonts w:cs="Times New Roman"/>
          <w:noProof/>
          <w:rPrChange w:id="699" w:author="Aline Richter" w:date="2021-04-28T14:59:00Z">
            <w:rPr>
              <w:rFonts w:cs="Times New Roman"/>
              <w:noProof/>
              <w:lang w:val="pt-BR"/>
            </w:rPr>
          </w:rPrChange>
        </w:rPr>
        <w:t>(1), 27–53. doi:10.1146/annurev-ecolsys-011620-031032</w:t>
      </w:r>
    </w:p>
    <w:p w14:paraId="45765539" w14:textId="77777777" w:rsidR="00251934" w:rsidRPr="00727D48" w:rsidRDefault="00251934" w:rsidP="00251934">
      <w:pPr>
        <w:widowControl w:val="0"/>
        <w:autoSpaceDE w:val="0"/>
        <w:autoSpaceDN w:val="0"/>
        <w:adjustRightInd w:val="0"/>
        <w:ind w:left="480" w:hanging="480"/>
        <w:rPr>
          <w:rFonts w:cs="Times New Roman"/>
          <w:noProof/>
          <w:rPrChange w:id="700" w:author="Aline Richter" w:date="2021-04-28T14:59:00Z">
            <w:rPr>
              <w:rFonts w:cs="Times New Roman"/>
              <w:noProof/>
              <w:lang w:val="pt-BR"/>
            </w:rPr>
          </w:rPrChange>
        </w:rPr>
      </w:pPr>
      <w:r w:rsidRPr="00251934">
        <w:rPr>
          <w:rFonts w:cs="Times New Roman"/>
          <w:noProof/>
          <w:lang w:val="pt-BR"/>
        </w:rPr>
        <w:t xml:space="preserve">Betancur, R. R., Wiley, E. O., Arratia, G., Acero, A., Bailly, N., Miya, M., … </w:t>
      </w:r>
      <w:r w:rsidRPr="00727D48">
        <w:rPr>
          <w:rFonts w:cs="Times New Roman"/>
          <w:noProof/>
          <w:rPrChange w:id="701" w:author="Aline Richter" w:date="2021-04-28T14:59:00Z">
            <w:rPr>
              <w:rFonts w:cs="Times New Roman"/>
              <w:noProof/>
              <w:lang w:val="pt-BR"/>
            </w:rPr>
          </w:rPrChange>
        </w:rPr>
        <w:t xml:space="preserve">Ortí, G. (2017). Phylogenetic classification of bony fishes. </w:t>
      </w:r>
      <w:r w:rsidRPr="00727D48">
        <w:rPr>
          <w:rFonts w:cs="Times New Roman"/>
          <w:i/>
          <w:iCs/>
          <w:noProof/>
          <w:rPrChange w:id="702" w:author="Aline Richter" w:date="2021-04-28T14:59:00Z">
            <w:rPr>
              <w:rFonts w:cs="Times New Roman"/>
              <w:i/>
              <w:iCs/>
              <w:noProof/>
              <w:lang w:val="pt-BR"/>
            </w:rPr>
          </w:rPrChange>
        </w:rPr>
        <w:t>BMC Evolutionary Biology</w:t>
      </w:r>
      <w:r w:rsidRPr="00727D48">
        <w:rPr>
          <w:rFonts w:cs="Times New Roman"/>
          <w:noProof/>
          <w:rPrChange w:id="703" w:author="Aline Richter" w:date="2021-04-28T14:59:00Z">
            <w:rPr>
              <w:rFonts w:cs="Times New Roman"/>
              <w:noProof/>
              <w:lang w:val="pt-BR"/>
            </w:rPr>
          </w:rPrChange>
        </w:rPr>
        <w:t xml:space="preserve">, </w:t>
      </w:r>
      <w:r w:rsidRPr="00727D48">
        <w:rPr>
          <w:rFonts w:cs="Times New Roman"/>
          <w:i/>
          <w:iCs/>
          <w:noProof/>
          <w:rPrChange w:id="704" w:author="Aline Richter" w:date="2021-04-28T14:59:00Z">
            <w:rPr>
              <w:rFonts w:cs="Times New Roman"/>
              <w:i/>
              <w:iCs/>
              <w:noProof/>
              <w:lang w:val="pt-BR"/>
            </w:rPr>
          </w:rPrChange>
        </w:rPr>
        <w:t>17</w:t>
      </w:r>
      <w:r w:rsidRPr="00727D48">
        <w:rPr>
          <w:rFonts w:cs="Times New Roman"/>
          <w:noProof/>
          <w:rPrChange w:id="705" w:author="Aline Richter" w:date="2021-04-28T14:59:00Z">
            <w:rPr>
              <w:rFonts w:cs="Times New Roman"/>
              <w:noProof/>
              <w:lang w:val="pt-BR"/>
            </w:rPr>
          </w:rPrChange>
        </w:rPr>
        <w:t>(1), 1–40. doi:10.1186/s12862-017-0958-3</w:t>
      </w:r>
    </w:p>
    <w:p w14:paraId="67B03D4D" w14:textId="77777777" w:rsidR="00251934" w:rsidRPr="00727D48" w:rsidRDefault="00251934" w:rsidP="00251934">
      <w:pPr>
        <w:widowControl w:val="0"/>
        <w:autoSpaceDE w:val="0"/>
        <w:autoSpaceDN w:val="0"/>
        <w:adjustRightInd w:val="0"/>
        <w:ind w:left="480" w:hanging="480"/>
        <w:rPr>
          <w:rFonts w:cs="Times New Roman"/>
          <w:noProof/>
          <w:rPrChange w:id="706" w:author="Aline Richter" w:date="2021-04-28T14:59:00Z">
            <w:rPr>
              <w:rFonts w:cs="Times New Roman"/>
              <w:noProof/>
              <w:lang w:val="pt-BR"/>
            </w:rPr>
          </w:rPrChange>
        </w:rPr>
      </w:pPr>
      <w:r w:rsidRPr="00727D48">
        <w:rPr>
          <w:rFonts w:cs="Times New Roman"/>
          <w:noProof/>
          <w:rPrChange w:id="707" w:author="Aline Richter" w:date="2021-04-28T14:59:00Z">
            <w:rPr>
              <w:rFonts w:cs="Times New Roman"/>
              <w:noProof/>
              <w:lang w:val="pt-BR"/>
            </w:rPr>
          </w:rPrChange>
        </w:rPr>
        <w:t xml:space="preserve">Boettiger, C., Coop, G., &amp; Ralph, P. (2012). Is your phylogeny informative? Measuring the power of comparative methods. </w:t>
      </w:r>
      <w:r w:rsidRPr="00727D48">
        <w:rPr>
          <w:rFonts w:cs="Times New Roman"/>
          <w:i/>
          <w:iCs/>
          <w:noProof/>
          <w:rPrChange w:id="708" w:author="Aline Richter" w:date="2021-04-28T14:59:00Z">
            <w:rPr>
              <w:rFonts w:cs="Times New Roman"/>
              <w:i/>
              <w:iCs/>
              <w:noProof/>
              <w:lang w:val="pt-BR"/>
            </w:rPr>
          </w:rPrChange>
        </w:rPr>
        <w:t>Evolution</w:t>
      </w:r>
      <w:r w:rsidRPr="00727D48">
        <w:rPr>
          <w:rFonts w:cs="Times New Roman"/>
          <w:noProof/>
          <w:rPrChange w:id="709" w:author="Aline Richter" w:date="2021-04-28T14:59:00Z">
            <w:rPr>
              <w:rFonts w:cs="Times New Roman"/>
              <w:noProof/>
              <w:lang w:val="pt-BR"/>
            </w:rPr>
          </w:rPrChange>
        </w:rPr>
        <w:t xml:space="preserve">, </w:t>
      </w:r>
      <w:r w:rsidRPr="00727D48">
        <w:rPr>
          <w:rFonts w:cs="Times New Roman"/>
          <w:i/>
          <w:iCs/>
          <w:noProof/>
          <w:rPrChange w:id="710" w:author="Aline Richter" w:date="2021-04-28T14:59:00Z">
            <w:rPr>
              <w:rFonts w:cs="Times New Roman"/>
              <w:i/>
              <w:iCs/>
              <w:noProof/>
              <w:lang w:val="pt-BR"/>
            </w:rPr>
          </w:rPrChange>
        </w:rPr>
        <w:t>66</w:t>
      </w:r>
      <w:r w:rsidRPr="00727D48">
        <w:rPr>
          <w:rFonts w:cs="Times New Roman"/>
          <w:noProof/>
          <w:rPrChange w:id="711" w:author="Aline Richter" w:date="2021-04-28T14:59:00Z">
            <w:rPr>
              <w:rFonts w:cs="Times New Roman"/>
              <w:noProof/>
              <w:lang w:val="pt-BR"/>
            </w:rPr>
          </w:rPrChange>
        </w:rPr>
        <w:t>(7), 2240–2251. doi:10.1111/j.1558-5646.2011.01574.x</w:t>
      </w:r>
    </w:p>
    <w:p w14:paraId="6F2CABC1" w14:textId="77777777" w:rsidR="00251934" w:rsidRPr="00727D48" w:rsidRDefault="00251934" w:rsidP="00251934">
      <w:pPr>
        <w:widowControl w:val="0"/>
        <w:autoSpaceDE w:val="0"/>
        <w:autoSpaceDN w:val="0"/>
        <w:adjustRightInd w:val="0"/>
        <w:ind w:left="480" w:hanging="480"/>
        <w:rPr>
          <w:rFonts w:cs="Times New Roman"/>
          <w:noProof/>
          <w:rPrChange w:id="712" w:author="Aline Richter" w:date="2021-04-28T14:59:00Z">
            <w:rPr>
              <w:rFonts w:cs="Times New Roman"/>
              <w:noProof/>
              <w:lang w:val="pt-BR"/>
            </w:rPr>
          </w:rPrChange>
        </w:rPr>
      </w:pPr>
      <w:r w:rsidRPr="00727D48">
        <w:rPr>
          <w:rFonts w:cs="Times New Roman"/>
          <w:noProof/>
          <w:rPrChange w:id="713" w:author="Aline Richter" w:date="2021-04-28T14:59:00Z">
            <w:rPr>
              <w:rFonts w:cs="Times New Roman"/>
              <w:noProof/>
              <w:lang w:val="pt-BR"/>
            </w:rPr>
          </w:rPrChange>
        </w:rPr>
        <w:t xml:space="preserve">Chang, J., Rabosky, D. L., Smith, S. A., &amp; Alfaro, M. E. (2019). An r package and online resource for macroevolutionary studies using the ray-finned fish tree of life. </w:t>
      </w:r>
      <w:r w:rsidRPr="00727D48">
        <w:rPr>
          <w:rFonts w:cs="Times New Roman"/>
          <w:i/>
          <w:iCs/>
          <w:noProof/>
          <w:rPrChange w:id="714" w:author="Aline Richter" w:date="2021-04-28T14:59:00Z">
            <w:rPr>
              <w:rFonts w:cs="Times New Roman"/>
              <w:i/>
              <w:iCs/>
              <w:noProof/>
              <w:lang w:val="pt-BR"/>
            </w:rPr>
          </w:rPrChange>
        </w:rPr>
        <w:t>Methods in Ecology and Evolution</w:t>
      </w:r>
      <w:r w:rsidRPr="00727D48">
        <w:rPr>
          <w:rFonts w:cs="Times New Roman"/>
          <w:noProof/>
          <w:rPrChange w:id="715" w:author="Aline Richter" w:date="2021-04-28T14:59:00Z">
            <w:rPr>
              <w:rFonts w:cs="Times New Roman"/>
              <w:noProof/>
              <w:lang w:val="pt-BR"/>
            </w:rPr>
          </w:rPrChange>
        </w:rPr>
        <w:t xml:space="preserve">, </w:t>
      </w:r>
      <w:r w:rsidRPr="00727D48">
        <w:rPr>
          <w:rFonts w:cs="Times New Roman"/>
          <w:i/>
          <w:iCs/>
          <w:noProof/>
          <w:rPrChange w:id="716" w:author="Aline Richter" w:date="2021-04-28T14:59:00Z">
            <w:rPr>
              <w:rFonts w:cs="Times New Roman"/>
              <w:i/>
              <w:iCs/>
              <w:noProof/>
              <w:lang w:val="pt-BR"/>
            </w:rPr>
          </w:rPrChange>
        </w:rPr>
        <w:t>10</w:t>
      </w:r>
      <w:r w:rsidRPr="00727D48">
        <w:rPr>
          <w:rFonts w:cs="Times New Roman"/>
          <w:noProof/>
          <w:rPrChange w:id="717" w:author="Aline Richter" w:date="2021-04-28T14:59:00Z">
            <w:rPr>
              <w:rFonts w:cs="Times New Roman"/>
              <w:noProof/>
              <w:lang w:val="pt-BR"/>
            </w:rPr>
          </w:rPrChange>
        </w:rPr>
        <w:t>(7), 1118–1124. doi:10.1111/2041-210X.13182</w:t>
      </w:r>
    </w:p>
    <w:p w14:paraId="1FC603D3" w14:textId="77777777" w:rsidR="00251934" w:rsidRPr="00727D48" w:rsidRDefault="00251934" w:rsidP="00251934">
      <w:pPr>
        <w:widowControl w:val="0"/>
        <w:autoSpaceDE w:val="0"/>
        <w:autoSpaceDN w:val="0"/>
        <w:adjustRightInd w:val="0"/>
        <w:ind w:left="480" w:hanging="480"/>
        <w:rPr>
          <w:rFonts w:cs="Times New Roman"/>
          <w:noProof/>
          <w:rPrChange w:id="718" w:author="Aline Richter" w:date="2021-04-28T14:59:00Z">
            <w:rPr>
              <w:rFonts w:cs="Times New Roman"/>
              <w:noProof/>
              <w:lang w:val="pt-BR"/>
            </w:rPr>
          </w:rPrChange>
        </w:rPr>
      </w:pPr>
      <w:r w:rsidRPr="00727D48">
        <w:rPr>
          <w:rFonts w:cs="Times New Roman"/>
          <w:noProof/>
          <w:rPrChange w:id="719" w:author="Aline Richter" w:date="2021-04-28T14:59:00Z">
            <w:rPr>
              <w:rFonts w:cs="Times New Roman"/>
              <w:noProof/>
              <w:lang w:val="pt-BR"/>
            </w:rPr>
          </w:rPrChange>
        </w:rPr>
        <w:t xml:space="preserve">Chazot, N., Willmott, K. R., Lamas, G., Freitas, A. V. L., Piron-Prunier, F., Arias, C. F., … Elias, M. (2019). Renewed diversification following Miocene landscape turnover in a Neotropical butterfly radiation. </w:t>
      </w:r>
      <w:r w:rsidRPr="00727D48">
        <w:rPr>
          <w:rFonts w:cs="Times New Roman"/>
          <w:i/>
          <w:iCs/>
          <w:noProof/>
          <w:rPrChange w:id="720" w:author="Aline Richter" w:date="2021-04-28T14:59:00Z">
            <w:rPr>
              <w:rFonts w:cs="Times New Roman"/>
              <w:i/>
              <w:iCs/>
              <w:noProof/>
              <w:lang w:val="pt-BR"/>
            </w:rPr>
          </w:rPrChange>
        </w:rPr>
        <w:t>Global Ecology and Biogeography</w:t>
      </w:r>
      <w:r w:rsidRPr="00727D48">
        <w:rPr>
          <w:rFonts w:cs="Times New Roman"/>
          <w:noProof/>
          <w:rPrChange w:id="721" w:author="Aline Richter" w:date="2021-04-28T14:59:00Z">
            <w:rPr>
              <w:rFonts w:cs="Times New Roman"/>
              <w:noProof/>
              <w:lang w:val="pt-BR"/>
            </w:rPr>
          </w:rPrChange>
        </w:rPr>
        <w:t xml:space="preserve">, </w:t>
      </w:r>
      <w:r w:rsidRPr="00727D48">
        <w:rPr>
          <w:rFonts w:cs="Times New Roman"/>
          <w:i/>
          <w:iCs/>
          <w:noProof/>
          <w:rPrChange w:id="722" w:author="Aline Richter" w:date="2021-04-28T14:59:00Z">
            <w:rPr>
              <w:rFonts w:cs="Times New Roman"/>
              <w:i/>
              <w:iCs/>
              <w:noProof/>
              <w:lang w:val="pt-BR"/>
            </w:rPr>
          </w:rPrChange>
        </w:rPr>
        <w:t>28</w:t>
      </w:r>
      <w:r w:rsidRPr="00727D48">
        <w:rPr>
          <w:rFonts w:cs="Times New Roman"/>
          <w:noProof/>
          <w:rPrChange w:id="723" w:author="Aline Richter" w:date="2021-04-28T14:59:00Z">
            <w:rPr>
              <w:rFonts w:cs="Times New Roman"/>
              <w:noProof/>
              <w:lang w:val="pt-BR"/>
            </w:rPr>
          </w:rPrChange>
        </w:rPr>
        <w:t>(8), 1118–1132. doi:10.1111/geb.12919</w:t>
      </w:r>
    </w:p>
    <w:p w14:paraId="0A8D811C" w14:textId="77777777" w:rsidR="00251934" w:rsidRPr="00727D48" w:rsidRDefault="00251934" w:rsidP="00251934">
      <w:pPr>
        <w:widowControl w:val="0"/>
        <w:autoSpaceDE w:val="0"/>
        <w:autoSpaceDN w:val="0"/>
        <w:adjustRightInd w:val="0"/>
        <w:ind w:left="480" w:hanging="480"/>
        <w:rPr>
          <w:rFonts w:cs="Times New Roman"/>
          <w:noProof/>
          <w:rPrChange w:id="724" w:author="Aline Richter" w:date="2021-04-28T14:59:00Z">
            <w:rPr>
              <w:rFonts w:cs="Times New Roman"/>
              <w:noProof/>
              <w:lang w:val="pt-BR"/>
            </w:rPr>
          </w:rPrChange>
        </w:rPr>
      </w:pPr>
      <w:r w:rsidRPr="00727D48">
        <w:rPr>
          <w:rFonts w:cs="Times New Roman"/>
          <w:noProof/>
          <w:rPrChange w:id="725" w:author="Aline Richter" w:date="2021-04-28T14:59:00Z">
            <w:rPr>
              <w:rFonts w:cs="Times New Roman"/>
              <w:noProof/>
              <w:lang w:val="pt-BR"/>
            </w:rPr>
          </w:rPrChange>
        </w:rPr>
        <w:t xml:space="preserve">Diniz-Filho, J. A. F., Loyola, R. D., Raia, P., Mooers, A. O., &amp; Bini, L. M. (2013). Darwinian shortfalls in biodiversity conservation. </w:t>
      </w:r>
      <w:r w:rsidRPr="00727D48">
        <w:rPr>
          <w:rFonts w:cs="Times New Roman"/>
          <w:i/>
          <w:iCs/>
          <w:noProof/>
          <w:rPrChange w:id="726" w:author="Aline Richter" w:date="2021-04-28T14:59:00Z">
            <w:rPr>
              <w:rFonts w:cs="Times New Roman"/>
              <w:i/>
              <w:iCs/>
              <w:noProof/>
              <w:lang w:val="pt-BR"/>
            </w:rPr>
          </w:rPrChange>
        </w:rPr>
        <w:t>Trends in Ecology and Evolution</w:t>
      </w:r>
      <w:r w:rsidRPr="00727D48">
        <w:rPr>
          <w:rFonts w:cs="Times New Roman"/>
          <w:noProof/>
          <w:rPrChange w:id="727" w:author="Aline Richter" w:date="2021-04-28T14:59:00Z">
            <w:rPr>
              <w:rFonts w:cs="Times New Roman"/>
              <w:noProof/>
              <w:lang w:val="pt-BR"/>
            </w:rPr>
          </w:rPrChange>
        </w:rPr>
        <w:t xml:space="preserve">, </w:t>
      </w:r>
      <w:r w:rsidRPr="00727D48">
        <w:rPr>
          <w:rFonts w:cs="Times New Roman"/>
          <w:i/>
          <w:iCs/>
          <w:noProof/>
          <w:rPrChange w:id="728" w:author="Aline Richter" w:date="2021-04-28T14:59:00Z">
            <w:rPr>
              <w:rFonts w:cs="Times New Roman"/>
              <w:i/>
              <w:iCs/>
              <w:noProof/>
              <w:lang w:val="pt-BR"/>
            </w:rPr>
          </w:rPrChange>
        </w:rPr>
        <w:t>28</w:t>
      </w:r>
      <w:r w:rsidRPr="00727D48">
        <w:rPr>
          <w:rFonts w:cs="Times New Roman"/>
          <w:noProof/>
          <w:rPrChange w:id="729" w:author="Aline Richter" w:date="2021-04-28T14:59:00Z">
            <w:rPr>
              <w:rFonts w:cs="Times New Roman"/>
              <w:noProof/>
              <w:lang w:val="pt-BR"/>
            </w:rPr>
          </w:rPrChange>
        </w:rPr>
        <w:t>(12), 689–695. doi:10.1016/j.tree.2013.09.003</w:t>
      </w:r>
    </w:p>
    <w:p w14:paraId="719EBF46" w14:textId="77777777" w:rsidR="00251934" w:rsidRPr="00727D48" w:rsidRDefault="00251934" w:rsidP="00251934">
      <w:pPr>
        <w:widowControl w:val="0"/>
        <w:autoSpaceDE w:val="0"/>
        <w:autoSpaceDN w:val="0"/>
        <w:adjustRightInd w:val="0"/>
        <w:ind w:left="480" w:hanging="480"/>
        <w:rPr>
          <w:rFonts w:cs="Times New Roman"/>
          <w:noProof/>
          <w:rPrChange w:id="730" w:author="Aline Richter" w:date="2021-04-28T14:59:00Z">
            <w:rPr>
              <w:rFonts w:cs="Times New Roman"/>
              <w:noProof/>
              <w:lang w:val="pt-BR"/>
            </w:rPr>
          </w:rPrChange>
        </w:rPr>
      </w:pPr>
      <w:r w:rsidRPr="00727D48">
        <w:rPr>
          <w:rFonts w:cs="Times New Roman"/>
          <w:noProof/>
          <w:rPrChange w:id="731" w:author="Aline Richter" w:date="2021-04-28T14:59:00Z">
            <w:rPr>
              <w:rFonts w:cs="Times New Roman"/>
              <w:noProof/>
              <w:lang w:val="pt-BR"/>
            </w:rPr>
          </w:rPrChange>
        </w:rPr>
        <w:t xml:space="preserve">Faith, D. P. (1992). Conservation evaluation and phylogenetic diversity. </w:t>
      </w:r>
      <w:r w:rsidRPr="00727D48">
        <w:rPr>
          <w:rFonts w:cs="Times New Roman"/>
          <w:i/>
          <w:iCs/>
          <w:noProof/>
          <w:rPrChange w:id="732" w:author="Aline Richter" w:date="2021-04-28T14:59:00Z">
            <w:rPr>
              <w:rFonts w:cs="Times New Roman"/>
              <w:i/>
              <w:iCs/>
              <w:noProof/>
              <w:lang w:val="pt-BR"/>
            </w:rPr>
          </w:rPrChange>
        </w:rPr>
        <w:t>Biological Conservation</w:t>
      </w:r>
      <w:r w:rsidRPr="00727D48">
        <w:rPr>
          <w:rFonts w:cs="Times New Roman"/>
          <w:noProof/>
          <w:rPrChange w:id="733" w:author="Aline Richter" w:date="2021-04-28T14:59:00Z">
            <w:rPr>
              <w:rFonts w:cs="Times New Roman"/>
              <w:noProof/>
              <w:lang w:val="pt-BR"/>
            </w:rPr>
          </w:rPrChange>
        </w:rPr>
        <w:t xml:space="preserve">, </w:t>
      </w:r>
      <w:r w:rsidRPr="00727D48">
        <w:rPr>
          <w:rFonts w:cs="Times New Roman"/>
          <w:i/>
          <w:iCs/>
          <w:noProof/>
          <w:rPrChange w:id="734" w:author="Aline Richter" w:date="2021-04-28T14:59:00Z">
            <w:rPr>
              <w:rFonts w:cs="Times New Roman"/>
              <w:i/>
              <w:iCs/>
              <w:noProof/>
              <w:lang w:val="pt-BR"/>
            </w:rPr>
          </w:rPrChange>
        </w:rPr>
        <w:t>61</w:t>
      </w:r>
      <w:r w:rsidRPr="00727D48">
        <w:rPr>
          <w:rFonts w:cs="Times New Roman"/>
          <w:noProof/>
          <w:rPrChange w:id="735" w:author="Aline Richter" w:date="2021-04-28T14:59:00Z">
            <w:rPr>
              <w:rFonts w:cs="Times New Roman"/>
              <w:noProof/>
              <w:lang w:val="pt-BR"/>
            </w:rPr>
          </w:rPrChange>
        </w:rPr>
        <w:t>, 1–10. doi:10.1016/0006-3207(92)91201-3</w:t>
      </w:r>
    </w:p>
    <w:p w14:paraId="721CD1CB"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736" w:author="Aline Richter" w:date="2021-04-28T14:59:00Z">
            <w:rPr>
              <w:rFonts w:cs="Times New Roman"/>
              <w:noProof/>
              <w:lang w:val="pt-BR"/>
            </w:rPr>
          </w:rPrChange>
        </w:rPr>
        <w:t xml:space="preserve">Felsenstein, J. (1985). Phylogenies and the comparative method. </w:t>
      </w:r>
      <w:r w:rsidRPr="00251934">
        <w:rPr>
          <w:rFonts w:cs="Times New Roman"/>
          <w:i/>
          <w:iCs/>
          <w:noProof/>
          <w:lang w:val="pt-BR"/>
        </w:rPr>
        <w:t>The American Naturalist</w:t>
      </w:r>
      <w:r w:rsidRPr="00251934">
        <w:rPr>
          <w:rFonts w:cs="Times New Roman"/>
          <w:noProof/>
          <w:lang w:val="pt-BR"/>
        </w:rPr>
        <w:t xml:space="preserve">, </w:t>
      </w:r>
      <w:r w:rsidRPr="00251934">
        <w:rPr>
          <w:rFonts w:cs="Times New Roman"/>
          <w:i/>
          <w:iCs/>
          <w:noProof/>
          <w:lang w:val="pt-BR"/>
        </w:rPr>
        <w:t>125</w:t>
      </w:r>
      <w:r w:rsidRPr="00251934">
        <w:rPr>
          <w:rFonts w:cs="Times New Roman"/>
          <w:noProof/>
          <w:lang w:val="pt-BR"/>
        </w:rPr>
        <w:t>(1), 1–15. doi:0003-0147/85/2501-0001</w:t>
      </w:r>
    </w:p>
    <w:p w14:paraId="56A95234" w14:textId="77777777" w:rsidR="00251934" w:rsidRPr="00727D48" w:rsidRDefault="00251934" w:rsidP="00251934">
      <w:pPr>
        <w:widowControl w:val="0"/>
        <w:autoSpaceDE w:val="0"/>
        <w:autoSpaceDN w:val="0"/>
        <w:adjustRightInd w:val="0"/>
        <w:ind w:left="480" w:hanging="480"/>
        <w:rPr>
          <w:rFonts w:cs="Times New Roman"/>
          <w:noProof/>
          <w:rPrChange w:id="737" w:author="Aline Richter" w:date="2021-04-28T14:59:00Z">
            <w:rPr>
              <w:rFonts w:cs="Times New Roman"/>
              <w:noProof/>
              <w:lang w:val="pt-BR"/>
            </w:rPr>
          </w:rPrChange>
        </w:rPr>
      </w:pPr>
      <w:r w:rsidRPr="00251934">
        <w:rPr>
          <w:rFonts w:cs="Times New Roman"/>
          <w:noProof/>
          <w:lang w:val="pt-BR"/>
        </w:rPr>
        <w:t xml:space="preserve">Freitas, T. M. da S., Stropp, J., Calegari, B. B., Calatayud, J., De Marco, P., Montag, L. F. de </w:t>
      </w:r>
      <w:r w:rsidRPr="00251934">
        <w:rPr>
          <w:rFonts w:cs="Times New Roman"/>
          <w:noProof/>
          <w:lang w:val="pt-BR"/>
        </w:rPr>
        <w:lastRenderedPageBreak/>
        <w:t xml:space="preserve">A., &amp; Hortal, J. (2021). </w:t>
      </w:r>
      <w:r w:rsidRPr="00727D48">
        <w:rPr>
          <w:rFonts w:cs="Times New Roman"/>
          <w:noProof/>
          <w:rPrChange w:id="738" w:author="Aline Richter" w:date="2021-04-28T14:59:00Z">
            <w:rPr>
              <w:rFonts w:cs="Times New Roman"/>
              <w:noProof/>
              <w:lang w:val="pt-BR"/>
            </w:rPr>
          </w:rPrChange>
        </w:rPr>
        <w:t xml:space="preserve">Quantifying shortfalls in the knowledge on Neotropical Auchenipteridae fishes. </w:t>
      </w:r>
      <w:r w:rsidRPr="00727D48">
        <w:rPr>
          <w:rFonts w:cs="Times New Roman"/>
          <w:i/>
          <w:iCs/>
          <w:noProof/>
          <w:rPrChange w:id="739" w:author="Aline Richter" w:date="2021-04-28T14:59:00Z">
            <w:rPr>
              <w:rFonts w:cs="Times New Roman"/>
              <w:i/>
              <w:iCs/>
              <w:noProof/>
              <w:lang w:val="pt-BR"/>
            </w:rPr>
          </w:rPrChange>
        </w:rPr>
        <w:t>Fish and Fisheries</w:t>
      </w:r>
      <w:r w:rsidRPr="00727D48">
        <w:rPr>
          <w:rFonts w:cs="Times New Roman"/>
          <w:noProof/>
          <w:rPrChange w:id="740" w:author="Aline Richter" w:date="2021-04-28T14:59:00Z">
            <w:rPr>
              <w:rFonts w:cs="Times New Roman"/>
              <w:noProof/>
              <w:lang w:val="pt-BR"/>
            </w:rPr>
          </w:rPrChange>
        </w:rPr>
        <w:t xml:space="preserve">, </w:t>
      </w:r>
      <w:r w:rsidRPr="00727D48">
        <w:rPr>
          <w:rFonts w:cs="Times New Roman"/>
          <w:i/>
          <w:iCs/>
          <w:noProof/>
          <w:rPrChange w:id="741" w:author="Aline Richter" w:date="2021-04-28T14:59:00Z">
            <w:rPr>
              <w:rFonts w:cs="Times New Roman"/>
              <w:i/>
              <w:iCs/>
              <w:noProof/>
              <w:lang w:val="pt-BR"/>
            </w:rPr>
          </w:rPrChange>
        </w:rPr>
        <w:t>22</w:t>
      </w:r>
      <w:r w:rsidRPr="00727D48">
        <w:rPr>
          <w:rFonts w:cs="Times New Roman"/>
          <w:noProof/>
          <w:rPrChange w:id="742" w:author="Aline Richter" w:date="2021-04-28T14:59:00Z">
            <w:rPr>
              <w:rFonts w:cs="Times New Roman"/>
              <w:noProof/>
              <w:lang w:val="pt-BR"/>
            </w:rPr>
          </w:rPrChange>
        </w:rPr>
        <w:t>(1), 87–104. doi:10.1111/faf.12507</w:t>
      </w:r>
    </w:p>
    <w:p w14:paraId="38C37FAA" w14:textId="77777777" w:rsidR="00251934" w:rsidRPr="00727D48" w:rsidRDefault="00251934" w:rsidP="00251934">
      <w:pPr>
        <w:widowControl w:val="0"/>
        <w:autoSpaceDE w:val="0"/>
        <w:autoSpaceDN w:val="0"/>
        <w:adjustRightInd w:val="0"/>
        <w:ind w:left="480" w:hanging="480"/>
        <w:rPr>
          <w:rFonts w:cs="Times New Roman"/>
          <w:noProof/>
          <w:rPrChange w:id="743" w:author="Aline Richter" w:date="2021-04-28T14:59:00Z">
            <w:rPr>
              <w:rFonts w:cs="Times New Roman"/>
              <w:noProof/>
              <w:lang w:val="pt-BR"/>
            </w:rPr>
          </w:rPrChange>
        </w:rPr>
      </w:pPr>
      <w:r w:rsidRPr="00727D48">
        <w:rPr>
          <w:rFonts w:cs="Times New Roman"/>
          <w:noProof/>
          <w:rPrChange w:id="744" w:author="Aline Richter" w:date="2021-04-28T14:59:00Z">
            <w:rPr>
              <w:rFonts w:cs="Times New Roman"/>
              <w:noProof/>
              <w:lang w:val="pt-BR"/>
            </w:rPr>
          </w:rPrChange>
        </w:rPr>
        <w:t xml:space="preserve">Jetz, W., Thomas, G. H., Joy, J. B., Hartmann, K., &amp; Mooers, A. O. (2012a). The global diversity of birds in space and time. </w:t>
      </w:r>
      <w:r w:rsidRPr="00727D48">
        <w:rPr>
          <w:rFonts w:cs="Times New Roman"/>
          <w:i/>
          <w:iCs/>
          <w:noProof/>
          <w:rPrChange w:id="745" w:author="Aline Richter" w:date="2021-04-28T14:59:00Z">
            <w:rPr>
              <w:rFonts w:cs="Times New Roman"/>
              <w:i/>
              <w:iCs/>
              <w:noProof/>
              <w:lang w:val="pt-BR"/>
            </w:rPr>
          </w:rPrChange>
        </w:rPr>
        <w:t>Nature</w:t>
      </w:r>
      <w:r w:rsidRPr="00727D48">
        <w:rPr>
          <w:rFonts w:cs="Times New Roman"/>
          <w:noProof/>
          <w:rPrChange w:id="746" w:author="Aline Richter" w:date="2021-04-28T14:59:00Z">
            <w:rPr>
              <w:rFonts w:cs="Times New Roman"/>
              <w:noProof/>
              <w:lang w:val="pt-BR"/>
            </w:rPr>
          </w:rPrChange>
        </w:rPr>
        <w:t xml:space="preserve">, </w:t>
      </w:r>
      <w:r w:rsidRPr="00727D48">
        <w:rPr>
          <w:rFonts w:cs="Times New Roman"/>
          <w:i/>
          <w:iCs/>
          <w:noProof/>
          <w:rPrChange w:id="747" w:author="Aline Richter" w:date="2021-04-28T14:59:00Z">
            <w:rPr>
              <w:rFonts w:cs="Times New Roman"/>
              <w:i/>
              <w:iCs/>
              <w:noProof/>
              <w:lang w:val="pt-BR"/>
            </w:rPr>
          </w:rPrChange>
        </w:rPr>
        <w:t>491</w:t>
      </w:r>
      <w:r w:rsidRPr="00727D48">
        <w:rPr>
          <w:rFonts w:cs="Times New Roman"/>
          <w:noProof/>
          <w:rPrChange w:id="748" w:author="Aline Richter" w:date="2021-04-28T14:59:00Z">
            <w:rPr>
              <w:rFonts w:cs="Times New Roman"/>
              <w:noProof/>
              <w:lang w:val="pt-BR"/>
            </w:rPr>
          </w:rPrChange>
        </w:rPr>
        <w:t>(7424), 444–448. doi:10.1038/nature11631</w:t>
      </w:r>
    </w:p>
    <w:p w14:paraId="3F057061" w14:textId="77777777" w:rsidR="00251934" w:rsidRPr="00727D48" w:rsidRDefault="00251934" w:rsidP="00251934">
      <w:pPr>
        <w:widowControl w:val="0"/>
        <w:autoSpaceDE w:val="0"/>
        <w:autoSpaceDN w:val="0"/>
        <w:adjustRightInd w:val="0"/>
        <w:ind w:left="480" w:hanging="480"/>
        <w:rPr>
          <w:rFonts w:cs="Times New Roman"/>
          <w:noProof/>
          <w:rPrChange w:id="749" w:author="Aline Richter" w:date="2021-04-28T14:59:00Z">
            <w:rPr>
              <w:rFonts w:cs="Times New Roman"/>
              <w:noProof/>
              <w:lang w:val="pt-BR"/>
            </w:rPr>
          </w:rPrChange>
        </w:rPr>
      </w:pPr>
      <w:r w:rsidRPr="00727D48">
        <w:rPr>
          <w:rFonts w:cs="Times New Roman"/>
          <w:noProof/>
          <w:rPrChange w:id="750" w:author="Aline Richter" w:date="2021-04-28T14:59:00Z">
            <w:rPr>
              <w:rFonts w:cs="Times New Roman"/>
              <w:noProof/>
              <w:lang w:val="pt-BR"/>
            </w:rPr>
          </w:rPrChange>
        </w:rPr>
        <w:t xml:space="preserve">Jetz, W., Thomas, G. H., Joy, J. B., Hartmann, K., &amp; Mooers, A. O. (2012b). The global diversity of birds in space and time. </w:t>
      </w:r>
      <w:r w:rsidRPr="00727D48">
        <w:rPr>
          <w:rFonts w:cs="Times New Roman"/>
          <w:i/>
          <w:iCs/>
          <w:noProof/>
          <w:rPrChange w:id="751" w:author="Aline Richter" w:date="2021-04-28T14:59:00Z">
            <w:rPr>
              <w:rFonts w:cs="Times New Roman"/>
              <w:i/>
              <w:iCs/>
              <w:noProof/>
              <w:lang w:val="pt-BR"/>
            </w:rPr>
          </w:rPrChange>
        </w:rPr>
        <w:t>Nature</w:t>
      </w:r>
      <w:r w:rsidRPr="00727D48">
        <w:rPr>
          <w:rFonts w:cs="Times New Roman"/>
          <w:noProof/>
          <w:rPrChange w:id="752" w:author="Aline Richter" w:date="2021-04-28T14:59:00Z">
            <w:rPr>
              <w:rFonts w:cs="Times New Roman"/>
              <w:noProof/>
              <w:lang w:val="pt-BR"/>
            </w:rPr>
          </w:rPrChange>
        </w:rPr>
        <w:t xml:space="preserve">, </w:t>
      </w:r>
      <w:r w:rsidRPr="00727D48">
        <w:rPr>
          <w:rFonts w:cs="Times New Roman"/>
          <w:i/>
          <w:iCs/>
          <w:noProof/>
          <w:rPrChange w:id="753" w:author="Aline Richter" w:date="2021-04-28T14:59:00Z">
            <w:rPr>
              <w:rFonts w:cs="Times New Roman"/>
              <w:i/>
              <w:iCs/>
              <w:noProof/>
              <w:lang w:val="pt-BR"/>
            </w:rPr>
          </w:rPrChange>
        </w:rPr>
        <w:t>491</w:t>
      </w:r>
      <w:r w:rsidRPr="00727D48">
        <w:rPr>
          <w:rFonts w:cs="Times New Roman"/>
          <w:noProof/>
          <w:rPrChange w:id="754" w:author="Aline Richter" w:date="2021-04-28T14:59:00Z">
            <w:rPr>
              <w:rFonts w:cs="Times New Roman"/>
              <w:noProof/>
              <w:lang w:val="pt-BR"/>
            </w:rPr>
          </w:rPrChange>
        </w:rPr>
        <w:t>(7424), 444–448. doi:10.1038/nature11631</w:t>
      </w:r>
    </w:p>
    <w:p w14:paraId="4EB507FD"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755" w:author="Aline Richter" w:date="2021-04-28T14:59:00Z">
            <w:rPr>
              <w:rFonts w:cs="Times New Roman"/>
              <w:noProof/>
              <w:lang w:val="pt-BR"/>
            </w:rPr>
          </w:rPrChange>
        </w:rPr>
        <w:t xml:space="preserve">Jin, Y., &amp; Qian, H. (2019). V.PhyloMaker: an R package that can generate very large phylogenies for vascular plants. </w:t>
      </w:r>
      <w:r w:rsidRPr="00251934">
        <w:rPr>
          <w:rFonts w:cs="Times New Roman"/>
          <w:i/>
          <w:iCs/>
          <w:noProof/>
          <w:lang w:val="pt-BR"/>
        </w:rPr>
        <w:t>Ecography</w:t>
      </w:r>
      <w:r w:rsidRPr="00251934">
        <w:rPr>
          <w:rFonts w:cs="Times New Roman"/>
          <w:noProof/>
          <w:lang w:val="pt-BR"/>
        </w:rPr>
        <w:t xml:space="preserve">, </w:t>
      </w:r>
      <w:r w:rsidRPr="00251934">
        <w:rPr>
          <w:rFonts w:cs="Times New Roman"/>
          <w:i/>
          <w:iCs/>
          <w:noProof/>
          <w:lang w:val="pt-BR"/>
        </w:rPr>
        <w:t>42</w:t>
      </w:r>
      <w:r w:rsidRPr="00251934">
        <w:rPr>
          <w:rFonts w:cs="Times New Roman"/>
          <w:noProof/>
          <w:lang w:val="pt-BR"/>
        </w:rPr>
        <w:t>(8), 1353–1359. doi:10.1111/ecog.04434</w:t>
      </w:r>
    </w:p>
    <w:p w14:paraId="12004B15" w14:textId="77777777" w:rsidR="00251934" w:rsidRPr="00727D48" w:rsidRDefault="00251934" w:rsidP="00251934">
      <w:pPr>
        <w:widowControl w:val="0"/>
        <w:autoSpaceDE w:val="0"/>
        <w:autoSpaceDN w:val="0"/>
        <w:adjustRightInd w:val="0"/>
        <w:ind w:left="480" w:hanging="480"/>
        <w:rPr>
          <w:rFonts w:cs="Times New Roman"/>
          <w:noProof/>
          <w:rPrChange w:id="756" w:author="Aline Richter" w:date="2021-04-28T14:59:00Z">
            <w:rPr>
              <w:rFonts w:cs="Times New Roman"/>
              <w:noProof/>
              <w:lang w:val="pt-BR"/>
            </w:rPr>
          </w:rPrChange>
        </w:rPr>
      </w:pPr>
      <w:r w:rsidRPr="00251934">
        <w:rPr>
          <w:rFonts w:cs="Times New Roman"/>
          <w:noProof/>
          <w:lang w:val="pt-BR"/>
        </w:rPr>
        <w:t xml:space="preserve">Maestri, R., Monteiro, L. R., Fornel, R., Upham, N. S., Patterson, B. D., &amp; de Freitas, T. R. O. (2017). </w:t>
      </w:r>
      <w:r w:rsidRPr="00727D48">
        <w:rPr>
          <w:rFonts w:cs="Times New Roman"/>
          <w:noProof/>
          <w:rPrChange w:id="757" w:author="Aline Richter" w:date="2021-04-28T14:59:00Z">
            <w:rPr>
              <w:rFonts w:cs="Times New Roman"/>
              <w:noProof/>
              <w:lang w:val="pt-BR"/>
            </w:rPr>
          </w:rPrChange>
        </w:rPr>
        <w:t xml:space="preserve">The ecology of a continental evolutionary radiation: Is the radiation of sigmodontine rodents adaptive? </w:t>
      </w:r>
      <w:r w:rsidRPr="00727D48">
        <w:rPr>
          <w:rFonts w:cs="Times New Roman"/>
          <w:i/>
          <w:iCs/>
          <w:noProof/>
          <w:rPrChange w:id="758" w:author="Aline Richter" w:date="2021-04-28T14:59:00Z">
            <w:rPr>
              <w:rFonts w:cs="Times New Roman"/>
              <w:i/>
              <w:iCs/>
              <w:noProof/>
              <w:lang w:val="pt-BR"/>
            </w:rPr>
          </w:rPrChange>
        </w:rPr>
        <w:t>Evolution</w:t>
      </w:r>
      <w:r w:rsidRPr="00727D48">
        <w:rPr>
          <w:rFonts w:cs="Times New Roman"/>
          <w:noProof/>
          <w:rPrChange w:id="759" w:author="Aline Richter" w:date="2021-04-28T14:59:00Z">
            <w:rPr>
              <w:rFonts w:cs="Times New Roman"/>
              <w:noProof/>
              <w:lang w:val="pt-BR"/>
            </w:rPr>
          </w:rPrChange>
        </w:rPr>
        <w:t xml:space="preserve">, </w:t>
      </w:r>
      <w:r w:rsidRPr="00727D48">
        <w:rPr>
          <w:rFonts w:cs="Times New Roman"/>
          <w:i/>
          <w:iCs/>
          <w:noProof/>
          <w:rPrChange w:id="760" w:author="Aline Richter" w:date="2021-04-28T14:59:00Z">
            <w:rPr>
              <w:rFonts w:cs="Times New Roman"/>
              <w:i/>
              <w:iCs/>
              <w:noProof/>
              <w:lang w:val="pt-BR"/>
            </w:rPr>
          </w:rPrChange>
        </w:rPr>
        <w:t>71</w:t>
      </w:r>
      <w:r w:rsidRPr="00727D48">
        <w:rPr>
          <w:rFonts w:cs="Times New Roman"/>
          <w:noProof/>
          <w:rPrChange w:id="761" w:author="Aline Richter" w:date="2021-04-28T14:59:00Z">
            <w:rPr>
              <w:rFonts w:cs="Times New Roman"/>
              <w:noProof/>
              <w:lang w:val="pt-BR"/>
            </w:rPr>
          </w:rPrChange>
        </w:rPr>
        <w:t>(3), 610–632. doi:10.1111/evo.13155</w:t>
      </w:r>
    </w:p>
    <w:p w14:paraId="304D13C3"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762" w:author="Aline Richter" w:date="2021-04-28T14:59:00Z">
            <w:rPr>
              <w:rFonts w:cs="Times New Roman"/>
              <w:noProof/>
              <w:lang w:val="pt-BR"/>
            </w:rPr>
          </w:rPrChange>
        </w:rPr>
        <w:t xml:space="preserve">Magallón, S., Gómez-Acevedo, S., Sánchez-Reyes, L. L., &amp; Hernández-Hernández, T. (2015). A metacalibrated time-tree documents the early rise of flowering plant phylogenetic diversity. </w:t>
      </w:r>
      <w:r w:rsidRPr="00251934">
        <w:rPr>
          <w:rFonts w:cs="Times New Roman"/>
          <w:i/>
          <w:iCs/>
          <w:noProof/>
          <w:lang w:val="pt-BR"/>
        </w:rPr>
        <w:t>New Phytologist</w:t>
      </w:r>
      <w:r w:rsidRPr="00251934">
        <w:rPr>
          <w:rFonts w:cs="Times New Roman"/>
          <w:noProof/>
          <w:lang w:val="pt-BR"/>
        </w:rPr>
        <w:t xml:space="preserve">, </w:t>
      </w:r>
      <w:r w:rsidRPr="00251934">
        <w:rPr>
          <w:rFonts w:cs="Times New Roman"/>
          <w:i/>
          <w:iCs/>
          <w:noProof/>
          <w:lang w:val="pt-BR"/>
        </w:rPr>
        <w:t>207</w:t>
      </w:r>
      <w:r w:rsidRPr="00251934">
        <w:rPr>
          <w:rFonts w:cs="Times New Roman"/>
          <w:noProof/>
          <w:lang w:val="pt-BR"/>
        </w:rPr>
        <w:t>(2), 437–453. doi:10.1111/nph.13264</w:t>
      </w:r>
    </w:p>
    <w:p w14:paraId="17FBDCFC" w14:textId="77777777" w:rsidR="00251934" w:rsidRPr="00727D48" w:rsidRDefault="00251934" w:rsidP="00251934">
      <w:pPr>
        <w:widowControl w:val="0"/>
        <w:autoSpaceDE w:val="0"/>
        <w:autoSpaceDN w:val="0"/>
        <w:adjustRightInd w:val="0"/>
        <w:ind w:left="480" w:hanging="480"/>
        <w:rPr>
          <w:rFonts w:cs="Times New Roman"/>
          <w:noProof/>
          <w:rPrChange w:id="763" w:author="Aline Richter" w:date="2021-04-28T14:59:00Z">
            <w:rPr>
              <w:rFonts w:cs="Times New Roman"/>
              <w:noProof/>
              <w:lang w:val="pt-BR"/>
            </w:rPr>
          </w:rPrChange>
        </w:rPr>
      </w:pPr>
      <w:r w:rsidRPr="00251934">
        <w:rPr>
          <w:rFonts w:cs="Times New Roman"/>
          <w:noProof/>
          <w:lang w:val="pt-BR"/>
        </w:rPr>
        <w:t xml:space="preserve">Martins, W. S., Carmo, W. C., Longo, H. J., Rosa, T. C., &amp; Rangel, T. F. (2013). </w:t>
      </w:r>
      <w:r w:rsidRPr="00727D48">
        <w:rPr>
          <w:rFonts w:cs="Times New Roman"/>
          <w:noProof/>
          <w:rPrChange w:id="764" w:author="Aline Richter" w:date="2021-04-28T14:59:00Z">
            <w:rPr>
              <w:rFonts w:cs="Times New Roman"/>
              <w:noProof/>
              <w:lang w:val="pt-BR"/>
            </w:rPr>
          </w:rPrChange>
        </w:rPr>
        <w:t xml:space="preserve">SUNPLIN: Simulation with Uncertainty for Phylogenetic Investigations. </w:t>
      </w:r>
      <w:r w:rsidRPr="00727D48">
        <w:rPr>
          <w:rFonts w:cs="Times New Roman"/>
          <w:i/>
          <w:iCs/>
          <w:noProof/>
          <w:rPrChange w:id="765" w:author="Aline Richter" w:date="2021-04-28T14:59:00Z">
            <w:rPr>
              <w:rFonts w:cs="Times New Roman"/>
              <w:i/>
              <w:iCs/>
              <w:noProof/>
              <w:lang w:val="pt-BR"/>
            </w:rPr>
          </w:rPrChange>
        </w:rPr>
        <w:t>BMC Bioinformatics</w:t>
      </w:r>
      <w:r w:rsidRPr="00727D48">
        <w:rPr>
          <w:rFonts w:cs="Times New Roman"/>
          <w:noProof/>
          <w:rPrChange w:id="766" w:author="Aline Richter" w:date="2021-04-28T14:59:00Z">
            <w:rPr>
              <w:rFonts w:cs="Times New Roman"/>
              <w:noProof/>
              <w:lang w:val="pt-BR"/>
            </w:rPr>
          </w:rPrChange>
        </w:rPr>
        <w:t xml:space="preserve">, </w:t>
      </w:r>
      <w:r w:rsidRPr="00727D48">
        <w:rPr>
          <w:rFonts w:cs="Times New Roman"/>
          <w:i/>
          <w:iCs/>
          <w:noProof/>
          <w:rPrChange w:id="767" w:author="Aline Richter" w:date="2021-04-28T14:59:00Z">
            <w:rPr>
              <w:rFonts w:cs="Times New Roman"/>
              <w:i/>
              <w:iCs/>
              <w:noProof/>
              <w:lang w:val="pt-BR"/>
            </w:rPr>
          </w:rPrChange>
        </w:rPr>
        <w:t>14</w:t>
      </w:r>
      <w:r w:rsidRPr="00727D48">
        <w:rPr>
          <w:rFonts w:cs="Times New Roman"/>
          <w:noProof/>
          <w:rPrChange w:id="768" w:author="Aline Richter" w:date="2021-04-28T14:59:00Z">
            <w:rPr>
              <w:rFonts w:cs="Times New Roman"/>
              <w:noProof/>
              <w:lang w:val="pt-BR"/>
            </w:rPr>
          </w:rPrChange>
        </w:rPr>
        <w:t>(1). doi:10.1186/1471-2105-14-324</w:t>
      </w:r>
    </w:p>
    <w:p w14:paraId="34596B6A"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Nakamura, G., Vicentin, W., &amp; Súarez, Y. R. (2021). </w:t>
      </w:r>
      <w:r w:rsidRPr="00727D48">
        <w:rPr>
          <w:rFonts w:cs="Times New Roman"/>
          <w:noProof/>
          <w:rPrChange w:id="769" w:author="Aline Richter" w:date="2021-04-28T14:59:00Z">
            <w:rPr>
              <w:rFonts w:cs="Times New Roman"/>
              <w:noProof/>
              <w:lang w:val="pt-BR"/>
            </w:rPr>
          </w:rPrChange>
        </w:rPr>
        <w:t xml:space="preserve">Taxonomic and phylogenetic beta diversity in headwater stream fish communities of the Paraná and Paraguai River basins. </w:t>
      </w:r>
      <w:r w:rsidRPr="00251934">
        <w:rPr>
          <w:rFonts w:cs="Times New Roman"/>
          <w:i/>
          <w:iCs/>
          <w:noProof/>
          <w:lang w:val="pt-BR"/>
        </w:rPr>
        <w:t>Neotropical Ichthyology</w:t>
      </w:r>
      <w:r w:rsidRPr="00251934">
        <w:rPr>
          <w:rFonts w:cs="Times New Roman"/>
          <w:noProof/>
          <w:lang w:val="pt-BR"/>
        </w:rPr>
        <w:t xml:space="preserve">, </w:t>
      </w:r>
      <w:r w:rsidRPr="00251934">
        <w:rPr>
          <w:rFonts w:cs="Times New Roman"/>
          <w:i/>
          <w:iCs/>
          <w:noProof/>
          <w:lang w:val="pt-BR"/>
        </w:rPr>
        <w:t>19</w:t>
      </w:r>
      <w:r w:rsidRPr="00251934">
        <w:rPr>
          <w:rFonts w:cs="Times New Roman"/>
          <w:noProof/>
          <w:lang w:val="pt-BR"/>
        </w:rPr>
        <w:t>(1), 1–17. doi:10.1590/1982-0224-2020-0126</w:t>
      </w:r>
    </w:p>
    <w:p w14:paraId="657AA05D" w14:textId="77777777" w:rsidR="00251934" w:rsidRPr="00727D48" w:rsidRDefault="00251934" w:rsidP="00251934">
      <w:pPr>
        <w:widowControl w:val="0"/>
        <w:autoSpaceDE w:val="0"/>
        <w:autoSpaceDN w:val="0"/>
        <w:adjustRightInd w:val="0"/>
        <w:ind w:left="480" w:hanging="480"/>
        <w:rPr>
          <w:rFonts w:cs="Times New Roman"/>
          <w:noProof/>
          <w:rPrChange w:id="770" w:author="Aline Richter" w:date="2021-04-28T14:59:00Z">
            <w:rPr>
              <w:rFonts w:cs="Times New Roman"/>
              <w:noProof/>
              <w:lang w:val="pt-BR"/>
            </w:rPr>
          </w:rPrChange>
        </w:rPr>
      </w:pPr>
      <w:r w:rsidRPr="00251934">
        <w:rPr>
          <w:rFonts w:cs="Times New Roman"/>
          <w:noProof/>
          <w:lang w:val="pt-BR"/>
        </w:rPr>
        <w:t xml:space="preserve">Nakamura, G., Vicentin, W., Súarez, Y. R., &amp; Duarte, L. (2020). </w:t>
      </w:r>
      <w:r w:rsidRPr="00727D48">
        <w:rPr>
          <w:rFonts w:cs="Times New Roman"/>
          <w:noProof/>
          <w:rPrChange w:id="771" w:author="Aline Richter" w:date="2021-04-28T14:59:00Z">
            <w:rPr>
              <w:rFonts w:cs="Times New Roman"/>
              <w:noProof/>
              <w:lang w:val="pt-BR"/>
            </w:rPr>
          </w:rPrChange>
        </w:rPr>
        <w:t xml:space="preserve">A multifaceted approach to analyzing taxonomic, functional, and phylogenetic </w:t>
      </w:r>
      <w:r w:rsidRPr="00251934">
        <w:rPr>
          <w:rFonts w:cs="Times New Roman"/>
          <w:noProof/>
          <w:lang w:val="pt-BR"/>
        </w:rPr>
        <w:t>β</w:t>
      </w:r>
      <w:r w:rsidRPr="00727D48">
        <w:rPr>
          <w:rFonts w:cs="Times New Roman"/>
          <w:noProof/>
          <w:rPrChange w:id="772" w:author="Aline Richter" w:date="2021-04-28T14:59:00Z">
            <w:rPr>
              <w:rFonts w:cs="Times New Roman"/>
              <w:noProof/>
              <w:lang w:val="pt-BR"/>
            </w:rPr>
          </w:rPrChange>
        </w:rPr>
        <w:t xml:space="preserve">‐diversity. </w:t>
      </w:r>
      <w:r w:rsidRPr="00727D48">
        <w:rPr>
          <w:rFonts w:cs="Times New Roman"/>
          <w:i/>
          <w:iCs/>
          <w:noProof/>
          <w:rPrChange w:id="773" w:author="Aline Richter" w:date="2021-04-28T14:59:00Z">
            <w:rPr>
              <w:rFonts w:cs="Times New Roman"/>
              <w:i/>
              <w:iCs/>
              <w:noProof/>
              <w:lang w:val="pt-BR"/>
            </w:rPr>
          </w:rPrChange>
        </w:rPr>
        <w:t>Ecology</w:t>
      </w:r>
      <w:r w:rsidRPr="00727D48">
        <w:rPr>
          <w:rFonts w:cs="Times New Roman"/>
          <w:noProof/>
          <w:rPrChange w:id="774" w:author="Aline Richter" w:date="2021-04-28T14:59:00Z">
            <w:rPr>
              <w:rFonts w:cs="Times New Roman"/>
              <w:noProof/>
              <w:lang w:val="pt-BR"/>
            </w:rPr>
          </w:rPrChange>
        </w:rPr>
        <w:t>. doi:10.1002/ecy.3122</w:t>
      </w:r>
    </w:p>
    <w:p w14:paraId="2C670E57" w14:textId="77777777" w:rsidR="00251934" w:rsidRPr="00727D48" w:rsidRDefault="00251934" w:rsidP="00251934">
      <w:pPr>
        <w:widowControl w:val="0"/>
        <w:autoSpaceDE w:val="0"/>
        <w:autoSpaceDN w:val="0"/>
        <w:adjustRightInd w:val="0"/>
        <w:ind w:left="480" w:hanging="480"/>
        <w:rPr>
          <w:rFonts w:cs="Times New Roman"/>
          <w:noProof/>
          <w:rPrChange w:id="775" w:author="Aline Richter" w:date="2021-04-28T14:59:00Z">
            <w:rPr>
              <w:rFonts w:cs="Times New Roman"/>
              <w:noProof/>
              <w:lang w:val="pt-BR"/>
            </w:rPr>
          </w:rPrChange>
        </w:rPr>
      </w:pPr>
      <w:r w:rsidRPr="00727D48">
        <w:rPr>
          <w:rFonts w:cs="Times New Roman"/>
          <w:noProof/>
          <w:rPrChange w:id="776" w:author="Aline Richter" w:date="2021-04-28T14:59:00Z">
            <w:rPr>
              <w:rFonts w:cs="Times New Roman"/>
              <w:noProof/>
              <w:lang w:val="pt-BR"/>
            </w:rPr>
          </w:rPrChange>
        </w:rPr>
        <w:lastRenderedPageBreak/>
        <w:t>Pearse, W. D., Purvis, A., Cavender-bares, J., &amp; Helmus, M. R. (2014). Metrics and Models of Community Phylogenetics, 451–464. doi:10.1007/978-3-662-43550-2</w:t>
      </w:r>
    </w:p>
    <w:p w14:paraId="089DF16E" w14:textId="77777777" w:rsidR="00251934" w:rsidRPr="00727D48" w:rsidRDefault="00251934" w:rsidP="00251934">
      <w:pPr>
        <w:widowControl w:val="0"/>
        <w:autoSpaceDE w:val="0"/>
        <w:autoSpaceDN w:val="0"/>
        <w:adjustRightInd w:val="0"/>
        <w:ind w:left="480" w:hanging="480"/>
        <w:rPr>
          <w:rFonts w:cs="Times New Roman"/>
          <w:noProof/>
          <w:rPrChange w:id="777" w:author="Aline Richter" w:date="2021-04-28T14:59:00Z">
            <w:rPr>
              <w:rFonts w:cs="Times New Roman"/>
              <w:noProof/>
              <w:lang w:val="pt-BR"/>
            </w:rPr>
          </w:rPrChange>
        </w:rPr>
      </w:pPr>
      <w:r w:rsidRPr="00727D48">
        <w:rPr>
          <w:rFonts w:cs="Times New Roman"/>
          <w:noProof/>
          <w:rPrChange w:id="778" w:author="Aline Richter" w:date="2021-04-28T14:59:00Z">
            <w:rPr>
              <w:rFonts w:cs="Times New Roman"/>
              <w:noProof/>
              <w:lang w:val="pt-BR"/>
            </w:rPr>
          </w:rPrChange>
        </w:rPr>
        <w:t xml:space="preserve">Pillar, V. D., &amp; Duarte, L. D. S. (2010). A framework for metacommunity analysis of phylogenetic structure. </w:t>
      </w:r>
      <w:r w:rsidRPr="00727D48">
        <w:rPr>
          <w:rFonts w:cs="Times New Roman"/>
          <w:i/>
          <w:iCs/>
          <w:noProof/>
          <w:rPrChange w:id="779" w:author="Aline Richter" w:date="2021-04-28T14:59:00Z">
            <w:rPr>
              <w:rFonts w:cs="Times New Roman"/>
              <w:i/>
              <w:iCs/>
              <w:noProof/>
              <w:lang w:val="pt-BR"/>
            </w:rPr>
          </w:rPrChange>
        </w:rPr>
        <w:t>Ecology Letters</w:t>
      </w:r>
      <w:r w:rsidRPr="00727D48">
        <w:rPr>
          <w:rFonts w:cs="Times New Roman"/>
          <w:noProof/>
          <w:rPrChange w:id="780" w:author="Aline Richter" w:date="2021-04-28T14:59:00Z">
            <w:rPr>
              <w:rFonts w:cs="Times New Roman"/>
              <w:noProof/>
              <w:lang w:val="pt-BR"/>
            </w:rPr>
          </w:rPrChange>
        </w:rPr>
        <w:t xml:space="preserve">, </w:t>
      </w:r>
      <w:r w:rsidRPr="00727D48">
        <w:rPr>
          <w:rFonts w:cs="Times New Roman"/>
          <w:i/>
          <w:iCs/>
          <w:noProof/>
          <w:rPrChange w:id="781" w:author="Aline Richter" w:date="2021-04-28T14:59:00Z">
            <w:rPr>
              <w:rFonts w:cs="Times New Roman"/>
              <w:i/>
              <w:iCs/>
              <w:noProof/>
              <w:lang w:val="pt-BR"/>
            </w:rPr>
          </w:rPrChange>
        </w:rPr>
        <w:t>13</w:t>
      </w:r>
      <w:r w:rsidRPr="00727D48">
        <w:rPr>
          <w:rFonts w:cs="Times New Roman"/>
          <w:noProof/>
          <w:rPrChange w:id="782" w:author="Aline Richter" w:date="2021-04-28T14:59:00Z">
            <w:rPr>
              <w:rFonts w:cs="Times New Roman"/>
              <w:noProof/>
              <w:lang w:val="pt-BR"/>
            </w:rPr>
          </w:rPrChange>
        </w:rPr>
        <w:t>, 587–596. doi:10.1111/j.1461-0248.2010.01456.x</w:t>
      </w:r>
    </w:p>
    <w:p w14:paraId="2E43C9ED" w14:textId="77777777" w:rsidR="00251934" w:rsidRPr="00727D48" w:rsidRDefault="00251934" w:rsidP="00251934">
      <w:pPr>
        <w:widowControl w:val="0"/>
        <w:autoSpaceDE w:val="0"/>
        <w:autoSpaceDN w:val="0"/>
        <w:adjustRightInd w:val="0"/>
        <w:ind w:left="480" w:hanging="480"/>
        <w:rPr>
          <w:rFonts w:cs="Times New Roman"/>
          <w:noProof/>
          <w:rPrChange w:id="783" w:author="Aline Richter" w:date="2021-04-28T14:59:00Z">
            <w:rPr>
              <w:rFonts w:cs="Times New Roman"/>
              <w:noProof/>
              <w:lang w:val="pt-BR"/>
            </w:rPr>
          </w:rPrChange>
        </w:rPr>
      </w:pPr>
      <w:r w:rsidRPr="00727D48">
        <w:rPr>
          <w:rFonts w:cs="Times New Roman"/>
          <w:noProof/>
          <w:rPrChange w:id="784" w:author="Aline Richter" w:date="2021-04-28T14:59:00Z">
            <w:rPr>
              <w:rFonts w:cs="Times New Roman"/>
              <w:noProof/>
              <w:lang w:val="pt-BR"/>
            </w:rPr>
          </w:rPrChange>
        </w:rPr>
        <w:t xml:space="preserve">Pinto-Ledezma, J. N., Villalobos, F., Reich, P. B., Catford, J. A., Larkin, D. J., &amp; Cavender-Bares, J. (2020). Testing Darwin’s naturalization conundrum based on taxonomic, phylogenetic, and functional dimensions of vascular plants. </w:t>
      </w:r>
      <w:r w:rsidRPr="00727D48">
        <w:rPr>
          <w:rFonts w:cs="Times New Roman"/>
          <w:i/>
          <w:iCs/>
          <w:noProof/>
          <w:rPrChange w:id="785" w:author="Aline Richter" w:date="2021-04-28T14:59:00Z">
            <w:rPr>
              <w:rFonts w:cs="Times New Roman"/>
              <w:i/>
              <w:iCs/>
              <w:noProof/>
              <w:lang w:val="pt-BR"/>
            </w:rPr>
          </w:rPrChange>
        </w:rPr>
        <w:t>Ecological Monographs</w:t>
      </w:r>
      <w:r w:rsidRPr="00727D48">
        <w:rPr>
          <w:rFonts w:cs="Times New Roman"/>
          <w:noProof/>
          <w:rPrChange w:id="786" w:author="Aline Richter" w:date="2021-04-28T14:59:00Z">
            <w:rPr>
              <w:rFonts w:cs="Times New Roman"/>
              <w:noProof/>
              <w:lang w:val="pt-BR"/>
            </w:rPr>
          </w:rPrChange>
        </w:rPr>
        <w:t>. doi:10.1002/ecm.1420</w:t>
      </w:r>
    </w:p>
    <w:p w14:paraId="79A64F14"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787" w:author="Aline Richter" w:date="2021-04-28T14:59:00Z">
            <w:rPr>
              <w:rFonts w:cs="Times New Roman"/>
              <w:noProof/>
              <w:lang w:val="pt-BR"/>
            </w:rPr>
          </w:rPrChange>
        </w:rPr>
        <w:t xml:space="preserve">Rabosky, D. L., Chang, J., Title, P. O., Cowman, P. F., Sallan, L., Friedman, M., … Alfaro, M. E. (2018). An inverse latitudinal gradient in speciation rate for marine fishes.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559</w:t>
      </w:r>
      <w:r w:rsidRPr="00251934">
        <w:rPr>
          <w:rFonts w:cs="Times New Roman"/>
          <w:noProof/>
          <w:lang w:val="pt-BR"/>
        </w:rPr>
        <w:t>(7714), 392–395. doi:10.1038/s41586-018-0273-1</w:t>
      </w:r>
    </w:p>
    <w:p w14:paraId="7C34A52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a-Fuentes, C. A., Heino, J., Cianciaruso, M. V., Ferraz, S., Zeni, J. O., &amp; Casatti, L. (2019). </w:t>
      </w:r>
      <w:r w:rsidRPr="00727D48">
        <w:rPr>
          <w:rFonts w:cs="Times New Roman"/>
          <w:noProof/>
          <w:rPrChange w:id="788" w:author="Aline Richter" w:date="2021-04-28T14:59:00Z">
            <w:rPr>
              <w:rFonts w:cs="Times New Roman"/>
              <w:noProof/>
              <w:lang w:val="pt-BR"/>
            </w:rPr>
          </w:rPrChange>
        </w:rPr>
        <w:t xml:space="preserve">Taxonomic, functional, and phylogenetic </w:t>
      </w:r>
      <w:r w:rsidRPr="00251934">
        <w:rPr>
          <w:rFonts w:cs="Times New Roman"/>
          <w:noProof/>
          <w:lang w:val="pt-BR"/>
        </w:rPr>
        <w:t>β</w:t>
      </w:r>
      <w:r w:rsidRPr="00727D48">
        <w:rPr>
          <w:rFonts w:cs="Times New Roman"/>
          <w:noProof/>
          <w:rPrChange w:id="789" w:author="Aline Richter" w:date="2021-04-28T14:59:00Z">
            <w:rPr>
              <w:rFonts w:cs="Times New Roman"/>
              <w:noProof/>
              <w:lang w:val="pt-BR"/>
            </w:rPr>
          </w:rPrChange>
        </w:rPr>
        <w:t xml:space="preserve">-diversity patterns of stream fish assemblages in tropical agroecosystems. </w:t>
      </w:r>
      <w:r w:rsidRPr="00251934">
        <w:rPr>
          <w:rFonts w:cs="Times New Roman"/>
          <w:i/>
          <w:iCs/>
          <w:noProof/>
          <w:lang w:val="pt-BR"/>
        </w:rPr>
        <w:t>Freshwater Biology</w:t>
      </w:r>
      <w:r w:rsidRPr="00251934">
        <w:rPr>
          <w:rFonts w:cs="Times New Roman"/>
          <w:noProof/>
          <w:lang w:val="pt-BR"/>
        </w:rPr>
        <w:t xml:space="preserve">, </w:t>
      </w:r>
      <w:r w:rsidRPr="00251934">
        <w:rPr>
          <w:rFonts w:cs="Times New Roman"/>
          <w:i/>
          <w:iCs/>
          <w:noProof/>
          <w:lang w:val="pt-BR"/>
        </w:rPr>
        <w:t>64</w:t>
      </w:r>
      <w:r w:rsidRPr="00251934">
        <w:rPr>
          <w:rFonts w:cs="Times New Roman"/>
          <w:noProof/>
          <w:lang w:val="pt-BR"/>
        </w:rPr>
        <w:t>(3), 447–460. doi:10.1111/fwb.13233</w:t>
      </w:r>
    </w:p>
    <w:p w14:paraId="0AAFCE5D" w14:textId="77777777" w:rsidR="00251934" w:rsidRPr="00727D48" w:rsidRDefault="00251934" w:rsidP="00251934">
      <w:pPr>
        <w:widowControl w:val="0"/>
        <w:autoSpaceDE w:val="0"/>
        <w:autoSpaceDN w:val="0"/>
        <w:adjustRightInd w:val="0"/>
        <w:ind w:left="480" w:hanging="480"/>
        <w:rPr>
          <w:rFonts w:cs="Times New Roman"/>
          <w:noProof/>
          <w:rPrChange w:id="790" w:author="Aline Richter" w:date="2021-04-28T14:59:00Z">
            <w:rPr>
              <w:rFonts w:cs="Times New Roman"/>
              <w:noProof/>
              <w:lang w:val="pt-BR"/>
            </w:rPr>
          </w:rPrChange>
        </w:rPr>
      </w:pPr>
      <w:r w:rsidRPr="00251934">
        <w:rPr>
          <w:rFonts w:cs="Times New Roman"/>
          <w:noProof/>
          <w:lang w:val="pt-BR"/>
        </w:rPr>
        <w:t xml:space="preserve">Roa-Fuentes, C. A., Heino, J., Zeni, J. O., Ferraz, S., Cianciaruso, M. V., &amp; Casatti, L. (2020). </w:t>
      </w:r>
      <w:r w:rsidRPr="00727D48">
        <w:rPr>
          <w:rFonts w:cs="Times New Roman"/>
          <w:noProof/>
          <w:rPrChange w:id="791" w:author="Aline Richter" w:date="2021-04-28T14:59:00Z">
            <w:rPr>
              <w:rFonts w:cs="Times New Roman"/>
              <w:noProof/>
              <w:lang w:val="pt-BR"/>
            </w:rPr>
          </w:rPrChange>
        </w:rPr>
        <w:t xml:space="preserve">Importance of local and landscape variables on multiple facets of stream fish biodiversity in a Neotropical agroecosystem. </w:t>
      </w:r>
      <w:r w:rsidRPr="00727D48">
        <w:rPr>
          <w:rFonts w:cs="Times New Roman"/>
          <w:i/>
          <w:iCs/>
          <w:noProof/>
          <w:rPrChange w:id="792" w:author="Aline Richter" w:date="2021-04-28T14:59:00Z">
            <w:rPr>
              <w:rFonts w:cs="Times New Roman"/>
              <w:i/>
              <w:iCs/>
              <w:noProof/>
              <w:lang w:val="pt-BR"/>
            </w:rPr>
          </w:rPrChange>
        </w:rPr>
        <w:t>Hydrobiologia</w:t>
      </w:r>
      <w:r w:rsidRPr="00727D48">
        <w:rPr>
          <w:rFonts w:cs="Times New Roman"/>
          <w:noProof/>
          <w:rPrChange w:id="793" w:author="Aline Richter" w:date="2021-04-28T14:59:00Z">
            <w:rPr>
              <w:rFonts w:cs="Times New Roman"/>
              <w:noProof/>
              <w:lang w:val="pt-BR"/>
            </w:rPr>
          </w:rPrChange>
        </w:rPr>
        <w:t xml:space="preserve">, </w:t>
      </w:r>
      <w:r w:rsidRPr="00727D48">
        <w:rPr>
          <w:rFonts w:cs="Times New Roman"/>
          <w:i/>
          <w:iCs/>
          <w:noProof/>
          <w:rPrChange w:id="794" w:author="Aline Richter" w:date="2021-04-28T14:59:00Z">
            <w:rPr>
              <w:rFonts w:cs="Times New Roman"/>
              <w:i/>
              <w:iCs/>
              <w:noProof/>
              <w:lang w:val="pt-BR"/>
            </w:rPr>
          </w:rPrChange>
        </w:rPr>
        <w:t>7</w:t>
      </w:r>
      <w:r w:rsidRPr="00727D48">
        <w:rPr>
          <w:rFonts w:cs="Times New Roman"/>
          <w:noProof/>
          <w:rPrChange w:id="795" w:author="Aline Richter" w:date="2021-04-28T14:59:00Z">
            <w:rPr>
              <w:rFonts w:cs="Times New Roman"/>
              <w:noProof/>
              <w:lang w:val="pt-BR"/>
            </w:rPr>
          </w:rPrChange>
        </w:rPr>
        <w:t>. doi:10.1007/s10750-020-04396-7</w:t>
      </w:r>
    </w:p>
    <w:p w14:paraId="158C8481" w14:textId="77777777" w:rsidR="00251934" w:rsidRPr="00727D48" w:rsidRDefault="00251934" w:rsidP="00251934">
      <w:pPr>
        <w:widowControl w:val="0"/>
        <w:autoSpaceDE w:val="0"/>
        <w:autoSpaceDN w:val="0"/>
        <w:adjustRightInd w:val="0"/>
        <w:ind w:left="480" w:hanging="480"/>
        <w:rPr>
          <w:rFonts w:cs="Times New Roman"/>
          <w:noProof/>
          <w:rPrChange w:id="796" w:author="Aline Richter" w:date="2021-04-28T14:59:00Z">
            <w:rPr>
              <w:rFonts w:cs="Times New Roman"/>
              <w:noProof/>
              <w:lang w:val="pt-BR"/>
            </w:rPr>
          </w:rPrChange>
        </w:rPr>
      </w:pPr>
      <w:r w:rsidRPr="00727D48">
        <w:rPr>
          <w:rFonts w:cs="Times New Roman"/>
          <w:noProof/>
          <w:rPrChange w:id="797" w:author="Aline Richter" w:date="2021-04-28T14:59:00Z">
            <w:rPr>
              <w:rFonts w:cs="Times New Roman"/>
              <w:noProof/>
              <w:lang w:val="pt-BR"/>
            </w:rPr>
          </w:rPrChange>
        </w:rPr>
        <w:t xml:space="preserve">Roquet, C., Thuiller, W., &amp; Lavergne, S. (2013). Building megaphylogenies for macroecology: Taking up the challenge. </w:t>
      </w:r>
      <w:r w:rsidRPr="00727D48">
        <w:rPr>
          <w:rFonts w:cs="Times New Roman"/>
          <w:i/>
          <w:iCs/>
          <w:noProof/>
          <w:rPrChange w:id="798" w:author="Aline Richter" w:date="2021-04-28T14:59:00Z">
            <w:rPr>
              <w:rFonts w:cs="Times New Roman"/>
              <w:i/>
              <w:iCs/>
              <w:noProof/>
              <w:lang w:val="pt-BR"/>
            </w:rPr>
          </w:rPrChange>
        </w:rPr>
        <w:t>Ecography</w:t>
      </w:r>
      <w:r w:rsidRPr="00727D48">
        <w:rPr>
          <w:rFonts w:cs="Times New Roman"/>
          <w:noProof/>
          <w:rPrChange w:id="799" w:author="Aline Richter" w:date="2021-04-28T14:59:00Z">
            <w:rPr>
              <w:rFonts w:cs="Times New Roman"/>
              <w:noProof/>
              <w:lang w:val="pt-BR"/>
            </w:rPr>
          </w:rPrChange>
        </w:rPr>
        <w:t xml:space="preserve">, </w:t>
      </w:r>
      <w:r w:rsidRPr="00727D48">
        <w:rPr>
          <w:rFonts w:cs="Times New Roman"/>
          <w:i/>
          <w:iCs/>
          <w:noProof/>
          <w:rPrChange w:id="800" w:author="Aline Richter" w:date="2021-04-28T14:59:00Z">
            <w:rPr>
              <w:rFonts w:cs="Times New Roman"/>
              <w:i/>
              <w:iCs/>
              <w:noProof/>
              <w:lang w:val="pt-BR"/>
            </w:rPr>
          </w:rPrChange>
        </w:rPr>
        <w:t>36</w:t>
      </w:r>
      <w:r w:rsidRPr="00727D48">
        <w:rPr>
          <w:rFonts w:cs="Times New Roman"/>
          <w:noProof/>
          <w:rPrChange w:id="801" w:author="Aline Richter" w:date="2021-04-28T14:59:00Z">
            <w:rPr>
              <w:rFonts w:cs="Times New Roman"/>
              <w:noProof/>
              <w:lang w:val="pt-BR"/>
            </w:rPr>
          </w:rPrChange>
        </w:rPr>
        <w:t>(1), 13–26. doi:10.1111/j.1600-0587.2012.07773.x</w:t>
      </w:r>
    </w:p>
    <w:p w14:paraId="4AC3FD9D" w14:textId="77777777" w:rsidR="00251934" w:rsidRPr="00727D48" w:rsidRDefault="00251934" w:rsidP="00251934">
      <w:pPr>
        <w:widowControl w:val="0"/>
        <w:autoSpaceDE w:val="0"/>
        <w:autoSpaceDN w:val="0"/>
        <w:adjustRightInd w:val="0"/>
        <w:ind w:left="480" w:hanging="480"/>
        <w:rPr>
          <w:rFonts w:cs="Times New Roman"/>
          <w:noProof/>
          <w:rPrChange w:id="802" w:author="Aline Richter" w:date="2021-04-28T14:59:00Z">
            <w:rPr>
              <w:rFonts w:cs="Times New Roman"/>
              <w:noProof/>
              <w:lang w:val="pt-BR"/>
            </w:rPr>
          </w:rPrChange>
        </w:rPr>
      </w:pPr>
      <w:r w:rsidRPr="00727D48">
        <w:rPr>
          <w:rFonts w:cs="Times New Roman"/>
          <w:noProof/>
          <w:rPrChange w:id="803" w:author="Aline Richter" w:date="2021-04-28T14:59:00Z">
            <w:rPr>
              <w:rFonts w:cs="Times New Roman"/>
              <w:noProof/>
              <w:lang w:val="pt-BR"/>
            </w:rPr>
          </w:rPrChange>
        </w:rPr>
        <w:t xml:space="preserve">Tedesco, P. A., Beauchard, O., Bigorne, R., Blanchet, S., Buisson, L., Conti, L., … Oberdorff, T. (2017). Data Descriptor: A global database on freshwater fish species </w:t>
      </w:r>
      <w:r w:rsidRPr="00727D48">
        <w:rPr>
          <w:rFonts w:cs="Times New Roman"/>
          <w:noProof/>
          <w:rPrChange w:id="804" w:author="Aline Richter" w:date="2021-04-28T14:59:00Z">
            <w:rPr>
              <w:rFonts w:cs="Times New Roman"/>
              <w:noProof/>
              <w:lang w:val="pt-BR"/>
            </w:rPr>
          </w:rPrChange>
        </w:rPr>
        <w:lastRenderedPageBreak/>
        <w:t xml:space="preserve">occurrence in drainage basins. </w:t>
      </w:r>
      <w:r w:rsidRPr="00727D48">
        <w:rPr>
          <w:rFonts w:cs="Times New Roman"/>
          <w:i/>
          <w:iCs/>
          <w:noProof/>
          <w:rPrChange w:id="805" w:author="Aline Richter" w:date="2021-04-28T14:59:00Z">
            <w:rPr>
              <w:rFonts w:cs="Times New Roman"/>
              <w:i/>
              <w:iCs/>
              <w:noProof/>
              <w:lang w:val="pt-BR"/>
            </w:rPr>
          </w:rPrChange>
        </w:rPr>
        <w:t>Scientific Data</w:t>
      </w:r>
      <w:r w:rsidRPr="00727D48">
        <w:rPr>
          <w:rFonts w:cs="Times New Roman"/>
          <w:noProof/>
          <w:rPrChange w:id="806" w:author="Aline Richter" w:date="2021-04-28T14:59:00Z">
            <w:rPr>
              <w:rFonts w:cs="Times New Roman"/>
              <w:noProof/>
              <w:lang w:val="pt-BR"/>
            </w:rPr>
          </w:rPrChange>
        </w:rPr>
        <w:t xml:space="preserve">, </w:t>
      </w:r>
      <w:r w:rsidRPr="00727D48">
        <w:rPr>
          <w:rFonts w:cs="Times New Roman"/>
          <w:i/>
          <w:iCs/>
          <w:noProof/>
          <w:rPrChange w:id="807" w:author="Aline Richter" w:date="2021-04-28T14:59:00Z">
            <w:rPr>
              <w:rFonts w:cs="Times New Roman"/>
              <w:i/>
              <w:iCs/>
              <w:noProof/>
              <w:lang w:val="pt-BR"/>
            </w:rPr>
          </w:rPrChange>
        </w:rPr>
        <w:t>4</w:t>
      </w:r>
      <w:r w:rsidRPr="00727D48">
        <w:rPr>
          <w:rFonts w:cs="Times New Roman"/>
          <w:noProof/>
          <w:rPrChange w:id="808" w:author="Aline Richter" w:date="2021-04-28T14:59:00Z">
            <w:rPr>
              <w:rFonts w:cs="Times New Roman"/>
              <w:noProof/>
              <w:lang w:val="pt-BR"/>
            </w:rPr>
          </w:rPrChange>
        </w:rPr>
        <w:t>, 1–6. doi:10.1038/sdata.2017.141</w:t>
      </w:r>
    </w:p>
    <w:p w14:paraId="5BE54514" w14:textId="77777777" w:rsidR="00251934" w:rsidRPr="00727D48" w:rsidRDefault="00251934" w:rsidP="00251934">
      <w:pPr>
        <w:widowControl w:val="0"/>
        <w:autoSpaceDE w:val="0"/>
        <w:autoSpaceDN w:val="0"/>
        <w:adjustRightInd w:val="0"/>
        <w:ind w:left="480" w:hanging="480"/>
        <w:rPr>
          <w:rFonts w:cs="Times New Roman"/>
          <w:noProof/>
          <w:rPrChange w:id="809" w:author="Aline Richter" w:date="2021-04-28T14:59:00Z">
            <w:rPr>
              <w:rFonts w:cs="Times New Roman"/>
              <w:noProof/>
              <w:lang w:val="pt-BR"/>
            </w:rPr>
          </w:rPrChange>
        </w:rPr>
      </w:pPr>
      <w:r w:rsidRPr="00727D48">
        <w:rPr>
          <w:rFonts w:cs="Times New Roman"/>
          <w:noProof/>
          <w:rPrChange w:id="810" w:author="Aline Richter" w:date="2021-04-28T14:59:00Z">
            <w:rPr>
              <w:rFonts w:cs="Times New Roman"/>
              <w:noProof/>
              <w:lang w:val="pt-BR"/>
            </w:rPr>
          </w:rPrChange>
        </w:rPr>
        <w:t xml:space="preserve">Webb, C. O., Ackerly, D. D., &amp; Kembel, S. W. (2008). Phylocom: Software for the analysis of phylogenetic community structure and trait evolution. </w:t>
      </w:r>
      <w:r w:rsidRPr="00727D48">
        <w:rPr>
          <w:rFonts w:cs="Times New Roman"/>
          <w:i/>
          <w:iCs/>
          <w:noProof/>
          <w:rPrChange w:id="811" w:author="Aline Richter" w:date="2021-04-28T14:59:00Z">
            <w:rPr>
              <w:rFonts w:cs="Times New Roman"/>
              <w:i/>
              <w:iCs/>
              <w:noProof/>
              <w:lang w:val="pt-BR"/>
            </w:rPr>
          </w:rPrChange>
        </w:rPr>
        <w:t>Bioinformatics</w:t>
      </w:r>
      <w:r w:rsidRPr="00727D48">
        <w:rPr>
          <w:rFonts w:cs="Times New Roman"/>
          <w:noProof/>
          <w:rPrChange w:id="812" w:author="Aline Richter" w:date="2021-04-28T14:59:00Z">
            <w:rPr>
              <w:rFonts w:cs="Times New Roman"/>
              <w:noProof/>
              <w:lang w:val="pt-BR"/>
            </w:rPr>
          </w:rPrChange>
        </w:rPr>
        <w:t xml:space="preserve">, </w:t>
      </w:r>
      <w:r w:rsidRPr="00727D48">
        <w:rPr>
          <w:rFonts w:cs="Times New Roman"/>
          <w:i/>
          <w:iCs/>
          <w:noProof/>
          <w:rPrChange w:id="813" w:author="Aline Richter" w:date="2021-04-28T14:59:00Z">
            <w:rPr>
              <w:rFonts w:cs="Times New Roman"/>
              <w:i/>
              <w:iCs/>
              <w:noProof/>
              <w:lang w:val="pt-BR"/>
            </w:rPr>
          </w:rPrChange>
        </w:rPr>
        <w:t>24</w:t>
      </w:r>
      <w:r w:rsidRPr="00727D48">
        <w:rPr>
          <w:rFonts w:cs="Times New Roman"/>
          <w:noProof/>
          <w:rPrChange w:id="814" w:author="Aline Richter" w:date="2021-04-28T14:59:00Z">
            <w:rPr>
              <w:rFonts w:cs="Times New Roman"/>
              <w:noProof/>
              <w:lang w:val="pt-BR"/>
            </w:rPr>
          </w:rPrChange>
        </w:rPr>
        <w:t>(18), 2098–2100. doi:10.1093/bioinformatics/btn358</w:t>
      </w:r>
    </w:p>
    <w:p w14:paraId="0597F054" w14:textId="77777777" w:rsidR="00251934" w:rsidRPr="00251934" w:rsidRDefault="00251934" w:rsidP="00251934">
      <w:pPr>
        <w:widowControl w:val="0"/>
        <w:autoSpaceDE w:val="0"/>
        <w:autoSpaceDN w:val="0"/>
        <w:adjustRightInd w:val="0"/>
        <w:ind w:left="480" w:hanging="480"/>
        <w:rPr>
          <w:rFonts w:cs="Times New Roman"/>
          <w:noProof/>
        </w:rPr>
      </w:pPr>
      <w:r w:rsidRPr="00727D48">
        <w:rPr>
          <w:rFonts w:cs="Times New Roman"/>
          <w:noProof/>
          <w:rPrChange w:id="815" w:author="Aline Richter" w:date="2021-04-28T14:59:00Z">
            <w:rPr>
              <w:rFonts w:cs="Times New Roman"/>
              <w:noProof/>
              <w:lang w:val="pt-BR"/>
            </w:rPr>
          </w:rPrChange>
        </w:rPr>
        <w:t xml:space="preserve">Webb, C. O., &amp; Donoghue, M. J. (2005). Phylomatic: Tree assembly for applied phylogenetics. </w:t>
      </w:r>
      <w:r w:rsidRPr="00251934">
        <w:rPr>
          <w:rFonts w:cs="Times New Roman"/>
          <w:i/>
          <w:iCs/>
          <w:noProof/>
          <w:lang w:val="pt-BR"/>
        </w:rPr>
        <w:t>Molecular Ecology Notes</w:t>
      </w:r>
      <w:r w:rsidRPr="00251934">
        <w:rPr>
          <w:rFonts w:cs="Times New Roman"/>
          <w:noProof/>
          <w:lang w:val="pt-BR"/>
        </w:rPr>
        <w:t xml:space="preserve">, </w:t>
      </w:r>
      <w:r w:rsidRPr="00251934">
        <w:rPr>
          <w:rFonts w:cs="Times New Roman"/>
          <w:i/>
          <w:iCs/>
          <w:noProof/>
          <w:lang w:val="pt-BR"/>
        </w:rPr>
        <w:t>5</w:t>
      </w:r>
      <w:r w:rsidRPr="00251934">
        <w:rPr>
          <w:rFonts w:cs="Times New Roman"/>
          <w:noProof/>
          <w:lang w:val="pt-BR"/>
        </w:rPr>
        <w:t>(1), 181–183. doi:10.1111/j.1471-8286.2004.00829.x</w:t>
      </w:r>
    </w:p>
    <w:p w14:paraId="626367EC" w14:textId="30EB74BF" w:rsidR="001936A0" w:rsidRPr="001936A0" w:rsidRDefault="001936A0" w:rsidP="00251934">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9" w:author="Aline Richter" w:date="2021-04-28T17:47:00Z" w:initials="AR">
    <w:p w14:paraId="6997CA42" w14:textId="77777777" w:rsidR="00CB409D" w:rsidRPr="00FA67C3" w:rsidRDefault="00CB409D" w:rsidP="00FA67C3">
      <w:pPr>
        <w:pStyle w:val="Textodecomentrio"/>
        <w:rPr>
          <w:lang w:val="pt-BR"/>
        </w:rPr>
      </w:pPr>
      <w:r>
        <w:rPr>
          <w:rStyle w:val="Refdecomentrio"/>
        </w:rPr>
        <w:annotationRef/>
      </w:r>
      <w:r>
        <w:rPr>
          <w:rStyle w:val="Refdecomentrio"/>
        </w:rPr>
        <w:annotationRef/>
      </w:r>
      <w:r w:rsidRPr="00FA67C3">
        <w:rPr>
          <w:lang w:val="pt-BR"/>
        </w:rPr>
        <w:t>Esse paragrafo ta meio estranho pr</w:t>
      </w:r>
      <w:r>
        <w:rPr>
          <w:lang w:val="pt-BR"/>
        </w:rPr>
        <w:t>a mim, acho que tem muitas informações: tu começa falando do Darwinian  e no fim tu falas bastante de como as filogenias podem ser obtidas</w:t>
      </w:r>
    </w:p>
    <w:p w14:paraId="7EE04B6A" w14:textId="7F372DC0" w:rsidR="00CB409D" w:rsidRPr="00FA67C3" w:rsidRDefault="00CB409D">
      <w:pPr>
        <w:pStyle w:val="Textodecomentrio"/>
        <w:rPr>
          <w:lang w:val="pt-BR"/>
        </w:rPr>
      </w:pPr>
    </w:p>
  </w:comment>
  <w:comment w:id="67" w:author="Aline Richter" w:date="2021-04-28T17:18:00Z" w:initials="AR">
    <w:p w14:paraId="1D194F94" w14:textId="70D82542" w:rsidR="00CB409D" w:rsidRPr="001D4CA7" w:rsidRDefault="00CB409D">
      <w:pPr>
        <w:pStyle w:val="Textodecomentrio"/>
        <w:rPr>
          <w:lang w:val="pt-BR"/>
        </w:rPr>
      </w:pPr>
      <w:r>
        <w:rPr>
          <w:rStyle w:val="Refdecomentrio"/>
        </w:rPr>
        <w:annotationRef/>
      </w:r>
      <w:r w:rsidRPr="001D4CA7">
        <w:rPr>
          <w:lang w:val="pt-BR"/>
        </w:rPr>
        <w:t>Acho que essa não é u</w:t>
      </w:r>
      <w:r>
        <w:rPr>
          <w:lang w:val="pt-BR"/>
        </w:rPr>
        <w:t>ma justificativa. Seria se tu já tivesse dado mais ênfase no paragrafo acima sobre a problemática da subamostragem/falta de recursos para dados genéticos...</w:t>
      </w:r>
    </w:p>
  </w:comment>
  <w:comment w:id="68" w:author="Aline Richter" w:date="2021-04-28T17:45:00Z" w:initials="AR">
    <w:p w14:paraId="5A44CEF8" w14:textId="5BB1C4A2" w:rsidR="00CB409D" w:rsidRPr="00FA67C3" w:rsidRDefault="00CB409D" w:rsidP="00FA67C3">
      <w:pPr>
        <w:pStyle w:val="Textodecomentrio"/>
        <w:rPr>
          <w:lang w:val="pt-BR"/>
        </w:rPr>
      </w:pPr>
      <w:r>
        <w:rPr>
          <w:rStyle w:val="Refdecomentrio"/>
        </w:rPr>
        <w:annotationRef/>
      </w:r>
    </w:p>
  </w:comment>
  <w:comment w:id="384" w:author="Aline Richter" w:date="2021-04-29T16:41:00Z" w:initials="AR">
    <w:p w14:paraId="65F7A6CD" w14:textId="465F3E64" w:rsidR="00CB409D" w:rsidRDefault="00CB409D">
      <w:pPr>
        <w:pStyle w:val="Textodecomentrio"/>
      </w:pPr>
      <w:r>
        <w:rPr>
          <w:rStyle w:val="Refdecomentrio"/>
        </w:rPr>
        <w:annotationRef/>
      </w:r>
      <w:r>
        <w:t xml:space="preserve">Interes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E04B6A" w15:done="0"/>
  <w15:commentEx w15:paraId="1D194F94" w15:done="0"/>
  <w15:commentEx w15:paraId="5A44CEF8" w15:paraIdParent="1D194F94" w15:done="0"/>
  <w15:commentEx w15:paraId="65F7A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41E23" w16cex:dateUtc="2021-04-28T20:47:00Z"/>
  <w16cex:commentExtensible w16cex:durableId="24341772" w16cex:dateUtc="2021-04-28T20:18:00Z"/>
  <w16cex:commentExtensible w16cex:durableId="24341DA9" w16cex:dateUtc="2021-04-28T20:45:00Z"/>
  <w16cex:commentExtensible w16cex:durableId="2435604C" w16cex:dateUtc="2021-04-29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E04B6A" w16cid:durableId="24341E23"/>
  <w16cid:commentId w16cid:paraId="1D194F94" w16cid:durableId="24341772"/>
  <w16cid:commentId w16cid:paraId="5A44CEF8" w16cid:durableId="24341DA9"/>
  <w16cid:commentId w16cid:paraId="65F7A6CD" w16cid:durableId="243560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ԝ눀羻"/>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ne Richter">
    <w15:presenceInfo w15:providerId="None" w15:userId="Aline Rich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rAUAFhVb/SwAAAA="/>
  </w:docVars>
  <w:rsids>
    <w:rsidRoot w:val="00E443FE"/>
    <w:rsid w:val="0000240D"/>
    <w:rsid w:val="00003737"/>
    <w:rsid w:val="000068FA"/>
    <w:rsid w:val="00012E14"/>
    <w:rsid w:val="00013D15"/>
    <w:rsid w:val="00014A5C"/>
    <w:rsid w:val="000339CC"/>
    <w:rsid w:val="00043814"/>
    <w:rsid w:val="00044BCE"/>
    <w:rsid w:val="000454F7"/>
    <w:rsid w:val="00046266"/>
    <w:rsid w:val="00047368"/>
    <w:rsid w:val="00054D7C"/>
    <w:rsid w:val="0005529E"/>
    <w:rsid w:val="00055B13"/>
    <w:rsid w:val="00055D3F"/>
    <w:rsid w:val="00056AE6"/>
    <w:rsid w:val="00063105"/>
    <w:rsid w:val="000635D9"/>
    <w:rsid w:val="00063FE8"/>
    <w:rsid w:val="00064EBD"/>
    <w:rsid w:val="000665A5"/>
    <w:rsid w:val="000670D2"/>
    <w:rsid w:val="000706BE"/>
    <w:rsid w:val="0007093C"/>
    <w:rsid w:val="00072083"/>
    <w:rsid w:val="00072900"/>
    <w:rsid w:val="00072B5C"/>
    <w:rsid w:val="00076350"/>
    <w:rsid w:val="00077A76"/>
    <w:rsid w:val="000830B0"/>
    <w:rsid w:val="000860ED"/>
    <w:rsid w:val="000869E4"/>
    <w:rsid w:val="00091404"/>
    <w:rsid w:val="00091A82"/>
    <w:rsid w:val="00092FD9"/>
    <w:rsid w:val="00093A3C"/>
    <w:rsid w:val="000C1D0E"/>
    <w:rsid w:val="000C7E84"/>
    <w:rsid w:val="000D1662"/>
    <w:rsid w:val="000D195B"/>
    <w:rsid w:val="000E136B"/>
    <w:rsid w:val="000E3F7F"/>
    <w:rsid w:val="000E4BB9"/>
    <w:rsid w:val="000F089C"/>
    <w:rsid w:val="000F0EC0"/>
    <w:rsid w:val="000F2A03"/>
    <w:rsid w:val="000F3BFF"/>
    <w:rsid w:val="000F755A"/>
    <w:rsid w:val="000F7DBC"/>
    <w:rsid w:val="00101493"/>
    <w:rsid w:val="0010587F"/>
    <w:rsid w:val="00106243"/>
    <w:rsid w:val="001118CF"/>
    <w:rsid w:val="00120435"/>
    <w:rsid w:val="00122592"/>
    <w:rsid w:val="001230B0"/>
    <w:rsid w:val="00124D55"/>
    <w:rsid w:val="00130E33"/>
    <w:rsid w:val="001310BF"/>
    <w:rsid w:val="001317CC"/>
    <w:rsid w:val="0013209E"/>
    <w:rsid w:val="00132A53"/>
    <w:rsid w:val="00133209"/>
    <w:rsid w:val="0013580C"/>
    <w:rsid w:val="00140823"/>
    <w:rsid w:val="001441D3"/>
    <w:rsid w:val="00144249"/>
    <w:rsid w:val="00145E73"/>
    <w:rsid w:val="00147E51"/>
    <w:rsid w:val="001545C0"/>
    <w:rsid w:val="001579DF"/>
    <w:rsid w:val="00160A35"/>
    <w:rsid w:val="00161FAC"/>
    <w:rsid w:val="00166617"/>
    <w:rsid w:val="00167A89"/>
    <w:rsid w:val="00180C84"/>
    <w:rsid w:val="00180D16"/>
    <w:rsid w:val="0018151C"/>
    <w:rsid w:val="00181BFB"/>
    <w:rsid w:val="00181DCC"/>
    <w:rsid w:val="001876F6"/>
    <w:rsid w:val="0019289A"/>
    <w:rsid w:val="00192CB7"/>
    <w:rsid w:val="001936A0"/>
    <w:rsid w:val="00195A9C"/>
    <w:rsid w:val="001966BE"/>
    <w:rsid w:val="00196BF1"/>
    <w:rsid w:val="001A267C"/>
    <w:rsid w:val="001A5CDE"/>
    <w:rsid w:val="001A6AAD"/>
    <w:rsid w:val="001B144F"/>
    <w:rsid w:val="001B3261"/>
    <w:rsid w:val="001B369C"/>
    <w:rsid w:val="001B37D9"/>
    <w:rsid w:val="001B388C"/>
    <w:rsid w:val="001C118F"/>
    <w:rsid w:val="001C1BB7"/>
    <w:rsid w:val="001C22FE"/>
    <w:rsid w:val="001D11DA"/>
    <w:rsid w:val="001D23A8"/>
    <w:rsid w:val="001D2BE2"/>
    <w:rsid w:val="001D4655"/>
    <w:rsid w:val="001D4CA7"/>
    <w:rsid w:val="001E1FA1"/>
    <w:rsid w:val="001E679F"/>
    <w:rsid w:val="001F01F6"/>
    <w:rsid w:val="001F4311"/>
    <w:rsid w:val="001F4D7C"/>
    <w:rsid w:val="001F65BB"/>
    <w:rsid w:val="001F7C6E"/>
    <w:rsid w:val="001F7FD8"/>
    <w:rsid w:val="00200AA5"/>
    <w:rsid w:val="00205B53"/>
    <w:rsid w:val="002224F6"/>
    <w:rsid w:val="00222AF9"/>
    <w:rsid w:val="00231123"/>
    <w:rsid w:val="0023608F"/>
    <w:rsid w:val="002362A6"/>
    <w:rsid w:val="00240A32"/>
    <w:rsid w:val="002414D3"/>
    <w:rsid w:val="002424DD"/>
    <w:rsid w:val="002428C8"/>
    <w:rsid w:val="00242FEB"/>
    <w:rsid w:val="0024357D"/>
    <w:rsid w:val="00243C75"/>
    <w:rsid w:val="00243DA9"/>
    <w:rsid w:val="00251934"/>
    <w:rsid w:val="00254D59"/>
    <w:rsid w:val="00256674"/>
    <w:rsid w:val="002570C7"/>
    <w:rsid w:val="00257393"/>
    <w:rsid w:val="002603B0"/>
    <w:rsid w:val="00261504"/>
    <w:rsid w:val="00261AF1"/>
    <w:rsid w:val="00262511"/>
    <w:rsid w:val="00262C2F"/>
    <w:rsid w:val="00263103"/>
    <w:rsid w:val="0026709D"/>
    <w:rsid w:val="00271037"/>
    <w:rsid w:val="00273E67"/>
    <w:rsid w:val="00274D3A"/>
    <w:rsid w:val="002770FA"/>
    <w:rsid w:val="00280681"/>
    <w:rsid w:val="00282A14"/>
    <w:rsid w:val="00284E0E"/>
    <w:rsid w:val="00285EFD"/>
    <w:rsid w:val="00286219"/>
    <w:rsid w:val="00286956"/>
    <w:rsid w:val="00291D7E"/>
    <w:rsid w:val="00296446"/>
    <w:rsid w:val="002A1071"/>
    <w:rsid w:val="002A1A4B"/>
    <w:rsid w:val="002A2CA1"/>
    <w:rsid w:val="002A761D"/>
    <w:rsid w:val="002B27E7"/>
    <w:rsid w:val="002B4076"/>
    <w:rsid w:val="002C2B62"/>
    <w:rsid w:val="002E06C5"/>
    <w:rsid w:val="002E3A5A"/>
    <w:rsid w:val="002F2B7A"/>
    <w:rsid w:val="002F4117"/>
    <w:rsid w:val="002F4430"/>
    <w:rsid w:val="00301FFC"/>
    <w:rsid w:val="00305401"/>
    <w:rsid w:val="0030570A"/>
    <w:rsid w:val="00311A82"/>
    <w:rsid w:val="00311D85"/>
    <w:rsid w:val="00312732"/>
    <w:rsid w:val="00317262"/>
    <w:rsid w:val="003178B9"/>
    <w:rsid w:val="0033577C"/>
    <w:rsid w:val="00335B06"/>
    <w:rsid w:val="00337ED6"/>
    <w:rsid w:val="00340892"/>
    <w:rsid w:val="0034217E"/>
    <w:rsid w:val="003424BC"/>
    <w:rsid w:val="00343501"/>
    <w:rsid w:val="00346348"/>
    <w:rsid w:val="003466B3"/>
    <w:rsid w:val="00347468"/>
    <w:rsid w:val="00354F0B"/>
    <w:rsid w:val="00354F96"/>
    <w:rsid w:val="00357038"/>
    <w:rsid w:val="00365F69"/>
    <w:rsid w:val="0036691C"/>
    <w:rsid w:val="0037282B"/>
    <w:rsid w:val="003751CC"/>
    <w:rsid w:val="003755DA"/>
    <w:rsid w:val="00380AC3"/>
    <w:rsid w:val="00381D30"/>
    <w:rsid w:val="00384E74"/>
    <w:rsid w:val="00385B33"/>
    <w:rsid w:val="00391EDC"/>
    <w:rsid w:val="0039355B"/>
    <w:rsid w:val="00395424"/>
    <w:rsid w:val="003B3BE5"/>
    <w:rsid w:val="003B443F"/>
    <w:rsid w:val="003C577C"/>
    <w:rsid w:val="003C5D93"/>
    <w:rsid w:val="003C637E"/>
    <w:rsid w:val="003D4E45"/>
    <w:rsid w:val="003E0A35"/>
    <w:rsid w:val="003E53FC"/>
    <w:rsid w:val="003F0ED0"/>
    <w:rsid w:val="004035FF"/>
    <w:rsid w:val="00404DED"/>
    <w:rsid w:val="004065A4"/>
    <w:rsid w:val="00406BBF"/>
    <w:rsid w:val="00410D38"/>
    <w:rsid w:val="00412C28"/>
    <w:rsid w:val="004131DD"/>
    <w:rsid w:val="00414219"/>
    <w:rsid w:val="00414696"/>
    <w:rsid w:val="00417616"/>
    <w:rsid w:val="00421E76"/>
    <w:rsid w:val="00423A8B"/>
    <w:rsid w:val="00425CB8"/>
    <w:rsid w:val="00430AF7"/>
    <w:rsid w:val="00436155"/>
    <w:rsid w:val="00437024"/>
    <w:rsid w:val="004373B1"/>
    <w:rsid w:val="0043772E"/>
    <w:rsid w:val="0043783F"/>
    <w:rsid w:val="00441F6D"/>
    <w:rsid w:val="00444E55"/>
    <w:rsid w:val="00445FDE"/>
    <w:rsid w:val="00456FE6"/>
    <w:rsid w:val="00460C14"/>
    <w:rsid w:val="004757D1"/>
    <w:rsid w:val="004905B0"/>
    <w:rsid w:val="00492467"/>
    <w:rsid w:val="00495B61"/>
    <w:rsid w:val="004A4B57"/>
    <w:rsid w:val="004A6E59"/>
    <w:rsid w:val="004B061B"/>
    <w:rsid w:val="004B3160"/>
    <w:rsid w:val="004C3E68"/>
    <w:rsid w:val="004C4547"/>
    <w:rsid w:val="004C4551"/>
    <w:rsid w:val="004C49E1"/>
    <w:rsid w:val="004C6176"/>
    <w:rsid w:val="004C71E4"/>
    <w:rsid w:val="004C7454"/>
    <w:rsid w:val="004D7CF0"/>
    <w:rsid w:val="004E5E0D"/>
    <w:rsid w:val="004E6C7D"/>
    <w:rsid w:val="004F13C3"/>
    <w:rsid w:val="004F40FF"/>
    <w:rsid w:val="004F4310"/>
    <w:rsid w:val="004F5478"/>
    <w:rsid w:val="004F607F"/>
    <w:rsid w:val="004F647F"/>
    <w:rsid w:val="004F6E1D"/>
    <w:rsid w:val="004F77AD"/>
    <w:rsid w:val="00501710"/>
    <w:rsid w:val="0050392A"/>
    <w:rsid w:val="005054DD"/>
    <w:rsid w:val="00506746"/>
    <w:rsid w:val="00510D1C"/>
    <w:rsid w:val="00512BA3"/>
    <w:rsid w:val="00514BCE"/>
    <w:rsid w:val="00515FA8"/>
    <w:rsid w:val="00520C68"/>
    <w:rsid w:val="00521ACF"/>
    <w:rsid w:val="0052399A"/>
    <w:rsid w:val="00524D2B"/>
    <w:rsid w:val="00525CA7"/>
    <w:rsid w:val="0052630F"/>
    <w:rsid w:val="00530727"/>
    <w:rsid w:val="00532CB4"/>
    <w:rsid w:val="005337EC"/>
    <w:rsid w:val="00535E88"/>
    <w:rsid w:val="00537795"/>
    <w:rsid w:val="00544614"/>
    <w:rsid w:val="00546F99"/>
    <w:rsid w:val="005471D4"/>
    <w:rsid w:val="00547CFA"/>
    <w:rsid w:val="00553B30"/>
    <w:rsid w:val="005544FA"/>
    <w:rsid w:val="00555BF1"/>
    <w:rsid w:val="00563442"/>
    <w:rsid w:val="005679EB"/>
    <w:rsid w:val="0057144C"/>
    <w:rsid w:val="00571C2F"/>
    <w:rsid w:val="005731ED"/>
    <w:rsid w:val="0057539A"/>
    <w:rsid w:val="005801E4"/>
    <w:rsid w:val="00580D5A"/>
    <w:rsid w:val="00586699"/>
    <w:rsid w:val="0058670D"/>
    <w:rsid w:val="00590C3E"/>
    <w:rsid w:val="005941E4"/>
    <w:rsid w:val="005941E7"/>
    <w:rsid w:val="00594D43"/>
    <w:rsid w:val="00596562"/>
    <w:rsid w:val="005970F6"/>
    <w:rsid w:val="005A2544"/>
    <w:rsid w:val="005A3F49"/>
    <w:rsid w:val="005A4B93"/>
    <w:rsid w:val="005A68BC"/>
    <w:rsid w:val="005B6CC2"/>
    <w:rsid w:val="005C44FB"/>
    <w:rsid w:val="005C6190"/>
    <w:rsid w:val="005C677D"/>
    <w:rsid w:val="005C7DB0"/>
    <w:rsid w:val="005D25D6"/>
    <w:rsid w:val="005D4498"/>
    <w:rsid w:val="005D5C48"/>
    <w:rsid w:val="005E3AF7"/>
    <w:rsid w:val="005E6513"/>
    <w:rsid w:val="005F0936"/>
    <w:rsid w:val="005F15AC"/>
    <w:rsid w:val="005F756B"/>
    <w:rsid w:val="00602582"/>
    <w:rsid w:val="0060649E"/>
    <w:rsid w:val="0061790A"/>
    <w:rsid w:val="00620191"/>
    <w:rsid w:val="00623DA9"/>
    <w:rsid w:val="0062470C"/>
    <w:rsid w:val="006255EF"/>
    <w:rsid w:val="006303CD"/>
    <w:rsid w:val="00642F54"/>
    <w:rsid w:val="006432C3"/>
    <w:rsid w:val="00650853"/>
    <w:rsid w:val="00651C03"/>
    <w:rsid w:val="00652C93"/>
    <w:rsid w:val="00654372"/>
    <w:rsid w:val="006552FA"/>
    <w:rsid w:val="006567EF"/>
    <w:rsid w:val="006570B0"/>
    <w:rsid w:val="006624D3"/>
    <w:rsid w:val="0066715A"/>
    <w:rsid w:val="00672A85"/>
    <w:rsid w:val="006730C9"/>
    <w:rsid w:val="00681675"/>
    <w:rsid w:val="006873B8"/>
    <w:rsid w:val="006946B7"/>
    <w:rsid w:val="00696383"/>
    <w:rsid w:val="006A1470"/>
    <w:rsid w:val="006A28DA"/>
    <w:rsid w:val="006A42FC"/>
    <w:rsid w:val="006A4B4B"/>
    <w:rsid w:val="006A578C"/>
    <w:rsid w:val="006A7E3B"/>
    <w:rsid w:val="006A7F7B"/>
    <w:rsid w:val="006B23FE"/>
    <w:rsid w:val="006B3B93"/>
    <w:rsid w:val="006B7A8C"/>
    <w:rsid w:val="006C1198"/>
    <w:rsid w:val="006C21A4"/>
    <w:rsid w:val="006C3AC5"/>
    <w:rsid w:val="006C4694"/>
    <w:rsid w:val="006C7E88"/>
    <w:rsid w:val="006D0D21"/>
    <w:rsid w:val="006D4BBD"/>
    <w:rsid w:val="006D502F"/>
    <w:rsid w:val="006D5039"/>
    <w:rsid w:val="006E02D1"/>
    <w:rsid w:val="006E03C5"/>
    <w:rsid w:val="006F35A6"/>
    <w:rsid w:val="006F4262"/>
    <w:rsid w:val="0070009A"/>
    <w:rsid w:val="00701C0F"/>
    <w:rsid w:val="007035A8"/>
    <w:rsid w:val="00706BDC"/>
    <w:rsid w:val="00707730"/>
    <w:rsid w:val="007149A1"/>
    <w:rsid w:val="00717B70"/>
    <w:rsid w:val="00720B60"/>
    <w:rsid w:val="00722395"/>
    <w:rsid w:val="007255FD"/>
    <w:rsid w:val="007264D1"/>
    <w:rsid w:val="00727538"/>
    <w:rsid w:val="00727D48"/>
    <w:rsid w:val="007338E0"/>
    <w:rsid w:val="00733BB8"/>
    <w:rsid w:val="00735C83"/>
    <w:rsid w:val="00736A68"/>
    <w:rsid w:val="00750E22"/>
    <w:rsid w:val="0075209C"/>
    <w:rsid w:val="00757315"/>
    <w:rsid w:val="00762872"/>
    <w:rsid w:val="0076505E"/>
    <w:rsid w:val="0077600D"/>
    <w:rsid w:val="00780022"/>
    <w:rsid w:val="00780B79"/>
    <w:rsid w:val="007818FA"/>
    <w:rsid w:val="00782C4F"/>
    <w:rsid w:val="00785968"/>
    <w:rsid w:val="007872A6"/>
    <w:rsid w:val="007918BA"/>
    <w:rsid w:val="007A68E8"/>
    <w:rsid w:val="007A6BDB"/>
    <w:rsid w:val="007B63D9"/>
    <w:rsid w:val="007C0A44"/>
    <w:rsid w:val="007C2F2A"/>
    <w:rsid w:val="007C3340"/>
    <w:rsid w:val="007D0784"/>
    <w:rsid w:val="007D0C47"/>
    <w:rsid w:val="007D24F7"/>
    <w:rsid w:val="007D3E2B"/>
    <w:rsid w:val="007D4F3F"/>
    <w:rsid w:val="007D56D2"/>
    <w:rsid w:val="007D60B8"/>
    <w:rsid w:val="007E343E"/>
    <w:rsid w:val="007E4AA4"/>
    <w:rsid w:val="007E72C3"/>
    <w:rsid w:val="007E7E87"/>
    <w:rsid w:val="007F116A"/>
    <w:rsid w:val="007F4037"/>
    <w:rsid w:val="007F60BA"/>
    <w:rsid w:val="007F65ED"/>
    <w:rsid w:val="008004C3"/>
    <w:rsid w:val="00801ED3"/>
    <w:rsid w:val="00804815"/>
    <w:rsid w:val="00805CC8"/>
    <w:rsid w:val="00806FC9"/>
    <w:rsid w:val="00811298"/>
    <w:rsid w:val="00812772"/>
    <w:rsid w:val="008166F4"/>
    <w:rsid w:val="008204A4"/>
    <w:rsid w:val="008240DA"/>
    <w:rsid w:val="00825E47"/>
    <w:rsid w:val="00827759"/>
    <w:rsid w:val="008317F8"/>
    <w:rsid w:val="0083285F"/>
    <w:rsid w:val="00832920"/>
    <w:rsid w:val="0083528E"/>
    <w:rsid w:val="00837787"/>
    <w:rsid w:val="00840987"/>
    <w:rsid w:val="00841D38"/>
    <w:rsid w:val="00842864"/>
    <w:rsid w:val="00842CF0"/>
    <w:rsid w:val="0084405D"/>
    <w:rsid w:val="00846082"/>
    <w:rsid w:val="00857CD2"/>
    <w:rsid w:val="00860933"/>
    <w:rsid w:val="00860F02"/>
    <w:rsid w:val="008630CB"/>
    <w:rsid w:val="008653C8"/>
    <w:rsid w:val="00866C9A"/>
    <w:rsid w:val="00867A58"/>
    <w:rsid w:val="00870F20"/>
    <w:rsid w:val="0087206E"/>
    <w:rsid w:val="008725B9"/>
    <w:rsid w:val="0087277B"/>
    <w:rsid w:val="008824D8"/>
    <w:rsid w:val="0088270A"/>
    <w:rsid w:val="008852AD"/>
    <w:rsid w:val="00885B62"/>
    <w:rsid w:val="00885E3A"/>
    <w:rsid w:val="008923D7"/>
    <w:rsid w:val="0089339B"/>
    <w:rsid w:val="0089372E"/>
    <w:rsid w:val="008945C6"/>
    <w:rsid w:val="008A0D01"/>
    <w:rsid w:val="008A2F70"/>
    <w:rsid w:val="008B1B06"/>
    <w:rsid w:val="008B22A6"/>
    <w:rsid w:val="008B459A"/>
    <w:rsid w:val="008B69E7"/>
    <w:rsid w:val="008C2CC4"/>
    <w:rsid w:val="008C4501"/>
    <w:rsid w:val="008C4854"/>
    <w:rsid w:val="008C7744"/>
    <w:rsid w:val="008D08AE"/>
    <w:rsid w:val="008D1616"/>
    <w:rsid w:val="008D3215"/>
    <w:rsid w:val="008D6790"/>
    <w:rsid w:val="008D68DC"/>
    <w:rsid w:val="008D741D"/>
    <w:rsid w:val="008E1692"/>
    <w:rsid w:val="008E27FA"/>
    <w:rsid w:val="008E47BA"/>
    <w:rsid w:val="008E5090"/>
    <w:rsid w:val="008F058C"/>
    <w:rsid w:val="008F34E6"/>
    <w:rsid w:val="008F3DA2"/>
    <w:rsid w:val="00901147"/>
    <w:rsid w:val="00904D90"/>
    <w:rsid w:val="00910895"/>
    <w:rsid w:val="00910A7B"/>
    <w:rsid w:val="00914E53"/>
    <w:rsid w:val="00920A9F"/>
    <w:rsid w:val="00925387"/>
    <w:rsid w:val="00931721"/>
    <w:rsid w:val="009341A4"/>
    <w:rsid w:val="009341F2"/>
    <w:rsid w:val="00940CA5"/>
    <w:rsid w:val="00941D33"/>
    <w:rsid w:val="00944BA6"/>
    <w:rsid w:val="00945DD8"/>
    <w:rsid w:val="0095001E"/>
    <w:rsid w:val="0095282D"/>
    <w:rsid w:val="00956D64"/>
    <w:rsid w:val="009604FE"/>
    <w:rsid w:val="009623AE"/>
    <w:rsid w:val="00965BAB"/>
    <w:rsid w:val="0097006A"/>
    <w:rsid w:val="009712F2"/>
    <w:rsid w:val="00974E05"/>
    <w:rsid w:val="009800DD"/>
    <w:rsid w:val="00985BFB"/>
    <w:rsid w:val="009923D1"/>
    <w:rsid w:val="00997014"/>
    <w:rsid w:val="0099730B"/>
    <w:rsid w:val="009A1066"/>
    <w:rsid w:val="009A1341"/>
    <w:rsid w:val="009A1ABC"/>
    <w:rsid w:val="009A523C"/>
    <w:rsid w:val="009B12CE"/>
    <w:rsid w:val="009B2207"/>
    <w:rsid w:val="009C0CA3"/>
    <w:rsid w:val="009C15B8"/>
    <w:rsid w:val="009C3431"/>
    <w:rsid w:val="009D09EF"/>
    <w:rsid w:val="009D0BBE"/>
    <w:rsid w:val="009D0DE9"/>
    <w:rsid w:val="009E2314"/>
    <w:rsid w:val="009E3671"/>
    <w:rsid w:val="009E368F"/>
    <w:rsid w:val="009E3E36"/>
    <w:rsid w:val="009E4287"/>
    <w:rsid w:val="009F19AA"/>
    <w:rsid w:val="009F75A6"/>
    <w:rsid w:val="00A013DB"/>
    <w:rsid w:val="00A0348C"/>
    <w:rsid w:val="00A03DFD"/>
    <w:rsid w:val="00A05F9C"/>
    <w:rsid w:val="00A07C42"/>
    <w:rsid w:val="00A10B73"/>
    <w:rsid w:val="00A11724"/>
    <w:rsid w:val="00A1639E"/>
    <w:rsid w:val="00A23169"/>
    <w:rsid w:val="00A26A91"/>
    <w:rsid w:val="00A27D63"/>
    <w:rsid w:val="00A32BAB"/>
    <w:rsid w:val="00A340EE"/>
    <w:rsid w:val="00A3469A"/>
    <w:rsid w:val="00A35C68"/>
    <w:rsid w:val="00A51A65"/>
    <w:rsid w:val="00A55528"/>
    <w:rsid w:val="00A555E4"/>
    <w:rsid w:val="00A55EC7"/>
    <w:rsid w:val="00A577BF"/>
    <w:rsid w:val="00A6144C"/>
    <w:rsid w:val="00A61920"/>
    <w:rsid w:val="00A61FF5"/>
    <w:rsid w:val="00A62CCE"/>
    <w:rsid w:val="00A6461A"/>
    <w:rsid w:val="00A65458"/>
    <w:rsid w:val="00A8634A"/>
    <w:rsid w:val="00A90BFE"/>
    <w:rsid w:val="00A918A7"/>
    <w:rsid w:val="00A93439"/>
    <w:rsid w:val="00AA275E"/>
    <w:rsid w:val="00AA4D0B"/>
    <w:rsid w:val="00AA6CDA"/>
    <w:rsid w:val="00AA7F4D"/>
    <w:rsid w:val="00AB3441"/>
    <w:rsid w:val="00AB36DB"/>
    <w:rsid w:val="00AB7BC6"/>
    <w:rsid w:val="00AC3D4E"/>
    <w:rsid w:val="00AC3E8A"/>
    <w:rsid w:val="00AC4D60"/>
    <w:rsid w:val="00AD0312"/>
    <w:rsid w:val="00AD089F"/>
    <w:rsid w:val="00AD2B08"/>
    <w:rsid w:val="00AD3DA1"/>
    <w:rsid w:val="00AD428C"/>
    <w:rsid w:val="00AD5443"/>
    <w:rsid w:val="00AE0621"/>
    <w:rsid w:val="00AE1A6E"/>
    <w:rsid w:val="00AE5537"/>
    <w:rsid w:val="00AE5BB2"/>
    <w:rsid w:val="00AE5CF5"/>
    <w:rsid w:val="00AF0F83"/>
    <w:rsid w:val="00AF13F3"/>
    <w:rsid w:val="00AF23F1"/>
    <w:rsid w:val="00AF326F"/>
    <w:rsid w:val="00AF3A49"/>
    <w:rsid w:val="00AF49DE"/>
    <w:rsid w:val="00B07B0B"/>
    <w:rsid w:val="00B1248C"/>
    <w:rsid w:val="00B12E03"/>
    <w:rsid w:val="00B13047"/>
    <w:rsid w:val="00B13924"/>
    <w:rsid w:val="00B20160"/>
    <w:rsid w:val="00B21783"/>
    <w:rsid w:val="00B2262E"/>
    <w:rsid w:val="00B31590"/>
    <w:rsid w:val="00B31C50"/>
    <w:rsid w:val="00B37997"/>
    <w:rsid w:val="00B43AF4"/>
    <w:rsid w:val="00B46919"/>
    <w:rsid w:val="00B526FF"/>
    <w:rsid w:val="00B532B0"/>
    <w:rsid w:val="00B54A1B"/>
    <w:rsid w:val="00B6053F"/>
    <w:rsid w:val="00B66257"/>
    <w:rsid w:val="00B80C8B"/>
    <w:rsid w:val="00B80EBC"/>
    <w:rsid w:val="00B82432"/>
    <w:rsid w:val="00B83CE4"/>
    <w:rsid w:val="00B8605F"/>
    <w:rsid w:val="00B94B95"/>
    <w:rsid w:val="00B95A79"/>
    <w:rsid w:val="00B96A84"/>
    <w:rsid w:val="00BA0262"/>
    <w:rsid w:val="00BA0D96"/>
    <w:rsid w:val="00BA194C"/>
    <w:rsid w:val="00BA4298"/>
    <w:rsid w:val="00BA6031"/>
    <w:rsid w:val="00BB31D5"/>
    <w:rsid w:val="00BB3A9A"/>
    <w:rsid w:val="00BB4A89"/>
    <w:rsid w:val="00BC06A3"/>
    <w:rsid w:val="00BC0F79"/>
    <w:rsid w:val="00BC33DD"/>
    <w:rsid w:val="00BC4063"/>
    <w:rsid w:val="00BD4116"/>
    <w:rsid w:val="00BD4A8C"/>
    <w:rsid w:val="00BD69C3"/>
    <w:rsid w:val="00BE0372"/>
    <w:rsid w:val="00BE04FD"/>
    <w:rsid w:val="00BE1024"/>
    <w:rsid w:val="00BE1A28"/>
    <w:rsid w:val="00BE21E5"/>
    <w:rsid w:val="00BE7FCC"/>
    <w:rsid w:val="00BF36D0"/>
    <w:rsid w:val="00BF55C9"/>
    <w:rsid w:val="00BF6CCA"/>
    <w:rsid w:val="00BF788B"/>
    <w:rsid w:val="00C00CFA"/>
    <w:rsid w:val="00C01EC1"/>
    <w:rsid w:val="00C04CD4"/>
    <w:rsid w:val="00C1234F"/>
    <w:rsid w:val="00C13739"/>
    <w:rsid w:val="00C16C1B"/>
    <w:rsid w:val="00C2006F"/>
    <w:rsid w:val="00C20381"/>
    <w:rsid w:val="00C23B5D"/>
    <w:rsid w:val="00C26F4E"/>
    <w:rsid w:val="00C31BA0"/>
    <w:rsid w:val="00C32D61"/>
    <w:rsid w:val="00C33FB3"/>
    <w:rsid w:val="00C408E2"/>
    <w:rsid w:val="00C409EE"/>
    <w:rsid w:val="00C4202C"/>
    <w:rsid w:val="00C430B3"/>
    <w:rsid w:val="00C432B3"/>
    <w:rsid w:val="00C43D88"/>
    <w:rsid w:val="00C457E2"/>
    <w:rsid w:val="00C500A3"/>
    <w:rsid w:val="00C51A79"/>
    <w:rsid w:val="00C52967"/>
    <w:rsid w:val="00C533CD"/>
    <w:rsid w:val="00C55B83"/>
    <w:rsid w:val="00C62F99"/>
    <w:rsid w:val="00C6590F"/>
    <w:rsid w:val="00C70B95"/>
    <w:rsid w:val="00C7226F"/>
    <w:rsid w:val="00C7336C"/>
    <w:rsid w:val="00C8093C"/>
    <w:rsid w:val="00C826DF"/>
    <w:rsid w:val="00C83302"/>
    <w:rsid w:val="00C85C6F"/>
    <w:rsid w:val="00C90E2E"/>
    <w:rsid w:val="00C93B03"/>
    <w:rsid w:val="00C94795"/>
    <w:rsid w:val="00C95C73"/>
    <w:rsid w:val="00CA0420"/>
    <w:rsid w:val="00CA1A26"/>
    <w:rsid w:val="00CA4D0B"/>
    <w:rsid w:val="00CA4D1B"/>
    <w:rsid w:val="00CA66D6"/>
    <w:rsid w:val="00CB1C61"/>
    <w:rsid w:val="00CB409D"/>
    <w:rsid w:val="00CB576F"/>
    <w:rsid w:val="00CB6C19"/>
    <w:rsid w:val="00CC1295"/>
    <w:rsid w:val="00CC1A38"/>
    <w:rsid w:val="00CC5AE9"/>
    <w:rsid w:val="00CC6C84"/>
    <w:rsid w:val="00CD10A7"/>
    <w:rsid w:val="00CD285E"/>
    <w:rsid w:val="00CE2C83"/>
    <w:rsid w:val="00CE482C"/>
    <w:rsid w:val="00CE7ACE"/>
    <w:rsid w:val="00CF38E8"/>
    <w:rsid w:val="00D02136"/>
    <w:rsid w:val="00D02733"/>
    <w:rsid w:val="00D03CFB"/>
    <w:rsid w:val="00D102B8"/>
    <w:rsid w:val="00D13448"/>
    <w:rsid w:val="00D16482"/>
    <w:rsid w:val="00D23C42"/>
    <w:rsid w:val="00D25F62"/>
    <w:rsid w:val="00D264FA"/>
    <w:rsid w:val="00D30B6C"/>
    <w:rsid w:val="00D30D2A"/>
    <w:rsid w:val="00D31E09"/>
    <w:rsid w:val="00D34BF1"/>
    <w:rsid w:val="00D362CD"/>
    <w:rsid w:val="00D36EC4"/>
    <w:rsid w:val="00D3768A"/>
    <w:rsid w:val="00D41D2C"/>
    <w:rsid w:val="00D508BC"/>
    <w:rsid w:val="00D51236"/>
    <w:rsid w:val="00D5138C"/>
    <w:rsid w:val="00D62852"/>
    <w:rsid w:val="00D63805"/>
    <w:rsid w:val="00D70D53"/>
    <w:rsid w:val="00D7326C"/>
    <w:rsid w:val="00D74B4C"/>
    <w:rsid w:val="00D80074"/>
    <w:rsid w:val="00D85332"/>
    <w:rsid w:val="00D8586E"/>
    <w:rsid w:val="00D93842"/>
    <w:rsid w:val="00D9580D"/>
    <w:rsid w:val="00D95C45"/>
    <w:rsid w:val="00D96444"/>
    <w:rsid w:val="00D976CA"/>
    <w:rsid w:val="00DA0602"/>
    <w:rsid w:val="00DA6615"/>
    <w:rsid w:val="00DB5D88"/>
    <w:rsid w:val="00DB7D35"/>
    <w:rsid w:val="00DC0CD2"/>
    <w:rsid w:val="00DC4597"/>
    <w:rsid w:val="00DC5390"/>
    <w:rsid w:val="00DC6EF6"/>
    <w:rsid w:val="00DD44B9"/>
    <w:rsid w:val="00DD5807"/>
    <w:rsid w:val="00DD60CB"/>
    <w:rsid w:val="00DD6286"/>
    <w:rsid w:val="00DD6E97"/>
    <w:rsid w:val="00DE1DC7"/>
    <w:rsid w:val="00DF1117"/>
    <w:rsid w:val="00DF1D83"/>
    <w:rsid w:val="00DF3832"/>
    <w:rsid w:val="00DF6813"/>
    <w:rsid w:val="00E004CD"/>
    <w:rsid w:val="00E056C2"/>
    <w:rsid w:val="00E06A63"/>
    <w:rsid w:val="00E0790F"/>
    <w:rsid w:val="00E0797E"/>
    <w:rsid w:val="00E139E9"/>
    <w:rsid w:val="00E16F95"/>
    <w:rsid w:val="00E20C42"/>
    <w:rsid w:val="00E21517"/>
    <w:rsid w:val="00E3630A"/>
    <w:rsid w:val="00E368AA"/>
    <w:rsid w:val="00E368F6"/>
    <w:rsid w:val="00E374DC"/>
    <w:rsid w:val="00E42F7B"/>
    <w:rsid w:val="00E443FE"/>
    <w:rsid w:val="00E453EC"/>
    <w:rsid w:val="00E459B3"/>
    <w:rsid w:val="00E51FA5"/>
    <w:rsid w:val="00E5273A"/>
    <w:rsid w:val="00E54A7C"/>
    <w:rsid w:val="00E54CBB"/>
    <w:rsid w:val="00E55CE8"/>
    <w:rsid w:val="00E55FE1"/>
    <w:rsid w:val="00E67481"/>
    <w:rsid w:val="00E72917"/>
    <w:rsid w:val="00E73D64"/>
    <w:rsid w:val="00E752C8"/>
    <w:rsid w:val="00E778A3"/>
    <w:rsid w:val="00E80950"/>
    <w:rsid w:val="00E8281B"/>
    <w:rsid w:val="00E82AB1"/>
    <w:rsid w:val="00E83EFD"/>
    <w:rsid w:val="00E84A61"/>
    <w:rsid w:val="00E85D79"/>
    <w:rsid w:val="00E86775"/>
    <w:rsid w:val="00E87263"/>
    <w:rsid w:val="00E91FC8"/>
    <w:rsid w:val="00E9454D"/>
    <w:rsid w:val="00E96761"/>
    <w:rsid w:val="00EA235B"/>
    <w:rsid w:val="00EA3B20"/>
    <w:rsid w:val="00EA3B9C"/>
    <w:rsid w:val="00EA7602"/>
    <w:rsid w:val="00EA79EC"/>
    <w:rsid w:val="00EC1DE5"/>
    <w:rsid w:val="00EC5AED"/>
    <w:rsid w:val="00EC76A5"/>
    <w:rsid w:val="00ED2AEB"/>
    <w:rsid w:val="00ED4CF4"/>
    <w:rsid w:val="00ED6A0F"/>
    <w:rsid w:val="00EE23D5"/>
    <w:rsid w:val="00EE4372"/>
    <w:rsid w:val="00EE6956"/>
    <w:rsid w:val="00EF0F06"/>
    <w:rsid w:val="00EF24C3"/>
    <w:rsid w:val="00EF43B2"/>
    <w:rsid w:val="00EF547B"/>
    <w:rsid w:val="00EF62F8"/>
    <w:rsid w:val="00EF6855"/>
    <w:rsid w:val="00EF6947"/>
    <w:rsid w:val="00F00C11"/>
    <w:rsid w:val="00F02E4E"/>
    <w:rsid w:val="00F0368F"/>
    <w:rsid w:val="00F07562"/>
    <w:rsid w:val="00F106D1"/>
    <w:rsid w:val="00F12D8F"/>
    <w:rsid w:val="00F1330C"/>
    <w:rsid w:val="00F14B83"/>
    <w:rsid w:val="00F162A7"/>
    <w:rsid w:val="00F162B1"/>
    <w:rsid w:val="00F215AF"/>
    <w:rsid w:val="00F22355"/>
    <w:rsid w:val="00F25171"/>
    <w:rsid w:val="00F2589A"/>
    <w:rsid w:val="00F31B4D"/>
    <w:rsid w:val="00F3736C"/>
    <w:rsid w:val="00F408B1"/>
    <w:rsid w:val="00F42072"/>
    <w:rsid w:val="00F456D2"/>
    <w:rsid w:val="00F543AA"/>
    <w:rsid w:val="00F54431"/>
    <w:rsid w:val="00F572FA"/>
    <w:rsid w:val="00F607AF"/>
    <w:rsid w:val="00F650A2"/>
    <w:rsid w:val="00F718DE"/>
    <w:rsid w:val="00F769E5"/>
    <w:rsid w:val="00F802A1"/>
    <w:rsid w:val="00F81996"/>
    <w:rsid w:val="00F842BC"/>
    <w:rsid w:val="00F84F63"/>
    <w:rsid w:val="00F90CDB"/>
    <w:rsid w:val="00F9275F"/>
    <w:rsid w:val="00F92B01"/>
    <w:rsid w:val="00F95F90"/>
    <w:rsid w:val="00F97DE1"/>
    <w:rsid w:val="00FA1093"/>
    <w:rsid w:val="00FA162C"/>
    <w:rsid w:val="00FA2C1B"/>
    <w:rsid w:val="00FA6522"/>
    <w:rsid w:val="00FA67C3"/>
    <w:rsid w:val="00FA7F5D"/>
    <w:rsid w:val="00FB1A99"/>
    <w:rsid w:val="00FB3026"/>
    <w:rsid w:val="00FB75AA"/>
    <w:rsid w:val="00FC182A"/>
    <w:rsid w:val="00FC4DBB"/>
    <w:rsid w:val="00FC6242"/>
    <w:rsid w:val="00FD32D6"/>
    <w:rsid w:val="00FD5629"/>
    <w:rsid w:val="00FD7A5F"/>
    <w:rsid w:val="00FE10E1"/>
    <w:rsid w:val="00FE1D79"/>
    <w:rsid w:val="00FE5EB9"/>
    <w:rsid w:val="00FF11C0"/>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4</TotalTime>
  <Pages>18</Pages>
  <Words>20876</Words>
  <Characters>112735</Characters>
  <Application>Microsoft Office Word</Application>
  <DocSecurity>0</DocSecurity>
  <Lines>939</Lines>
  <Paragraphs>2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Aline Richter</cp:lastModifiedBy>
  <cp:revision>6</cp:revision>
  <dcterms:created xsi:type="dcterms:W3CDTF">2021-04-28T21:42:00Z</dcterms:created>
  <dcterms:modified xsi:type="dcterms:W3CDTF">2021-04-30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